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805B1" w14:textId="60FD81BA" w:rsidR="008B2A1D" w:rsidRDefault="008B2A1D" w:rsidP="00DC793A">
      <w:pPr>
        <w:spacing w:line="480" w:lineRule="auto"/>
        <w:jc w:val="center"/>
        <w:rPr>
          <w:rFonts w:ascii="Arial" w:hAnsi="Arial" w:cs="Arial"/>
          <w:b/>
          <w:bCs/>
          <w:sz w:val="28"/>
          <w:szCs w:val="28"/>
        </w:rPr>
      </w:pPr>
      <w:r w:rsidRPr="009A6840">
        <w:rPr>
          <w:rFonts w:ascii="Arial" w:hAnsi="Arial" w:cs="Arial"/>
          <w:b/>
          <w:bCs/>
          <w:sz w:val="28"/>
          <w:szCs w:val="28"/>
        </w:rPr>
        <w:t>Supplementary Information</w:t>
      </w:r>
    </w:p>
    <w:p w14:paraId="6DFD272C" w14:textId="23D4A538" w:rsidR="006A0A65" w:rsidRPr="009A6840" w:rsidRDefault="006A0A65" w:rsidP="00DC793A">
      <w:pPr>
        <w:spacing w:line="480" w:lineRule="auto"/>
        <w:jc w:val="center"/>
        <w:rPr>
          <w:rFonts w:ascii="Arial" w:hAnsi="Arial" w:cs="Arial"/>
          <w:b/>
          <w:bCs/>
          <w:sz w:val="28"/>
          <w:szCs w:val="28"/>
        </w:rPr>
      </w:pPr>
      <w:r w:rsidRPr="00A34520">
        <w:rPr>
          <w:rFonts w:ascii="Arial" w:hAnsi="Arial" w:cs="Arial"/>
          <w:b/>
          <w:bCs/>
          <w:sz w:val="28"/>
          <w:szCs w:val="28"/>
        </w:rPr>
        <w:t>Machine-learning potential reveals the origin of hydrogen embrittlement at general grain boundaries in α-Fe</w:t>
      </w:r>
    </w:p>
    <w:p w14:paraId="2ED3518A" w14:textId="58BD2DE6" w:rsidR="00BE63FA" w:rsidRPr="009A6840" w:rsidRDefault="00000000" w:rsidP="00BA54AF">
      <w:pPr>
        <w:spacing w:line="480" w:lineRule="auto"/>
        <w:jc w:val="center"/>
        <w:rPr>
          <w:rFonts w:ascii="Arial" w:hAnsi="Arial" w:cs="Arial"/>
          <w:sz w:val="24"/>
          <w:szCs w:val="24"/>
        </w:rPr>
      </w:pPr>
      <w:r w:rsidRPr="009A6840">
        <w:rPr>
          <w:rFonts w:ascii="Arial" w:hAnsi="Arial" w:cs="Arial"/>
          <w:sz w:val="24"/>
          <w:szCs w:val="24"/>
        </w:rPr>
        <w:t>Kazuma Ito</w:t>
      </w:r>
      <w:r w:rsidRPr="009A6840">
        <w:rPr>
          <w:rFonts w:ascii="Arial" w:hAnsi="Arial" w:cs="Arial"/>
          <w:sz w:val="24"/>
          <w:szCs w:val="24"/>
          <w:vertAlign w:val="superscript"/>
        </w:rPr>
        <w:t xml:space="preserve"> a,</w:t>
      </w:r>
      <w:r w:rsidRPr="009A6840">
        <w:rPr>
          <w:rFonts w:ascii="Arial" w:hAnsi="Arial" w:cs="Arial"/>
          <w:sz w:val="24"/>
          <w:szCs w:val="24"/>
        </w:rPr>
        <w:t>*,</w:t>
      </w:r>
      <w:r w:rsidR="004377B6" w:rsidRPr="009A6840">
        <w:rPr>
          <w:rFonts w:ascii="Arial" w:hAnsi="Arial" w:cs="Arial" w:hint="eastAsia"/>
          <w:sz w:val="24"/>
          <w:szCs w:val="24"/>
        </w:rPr>
        <w:t xml:space="preserve"> Takashi Otaki</w:t>
      </w:r>
      <w:r w:rsidR="004377B6" w:rsidRPr="009A6840">
        <w:rPr>
          <w:rFonts w:ascii="Arial" w:hAnsi="Arial" w:cs="Arial" w:hint="eastAsia"/>
          <w:sz w:val="24"/>
          <w:szCs w:val="24"/>
          <w:vertAlign w:val="superscript"/>
        </w:rPr>
        <w:t>a</w:t>
      </w:r>
      <w:r w:rsidR="004377B6" w:rsidRPr="009A6840">
        <w:rPr>
          <w:rFonts w:ascii="Arial" w:hAnsi="Arial" w:cs="Arial" w:hint="eastAsia"/>
          <w:sz w:val="24"/>
          <w:szCs w:val="24"/>
        </w:rPr>
        <w:t>,</w:t>
      </w:r>
      <w:r w:rsidRPr="009A6840">
        <w:rPr>
          <w:rFonts w:ascii="Arial" w:hAnsi="Arial" w:cs="Arial"/>
          <w:sz w:val="24"/>
          <w:szCs w:val="24"/>
        </w:rPr>
        <w:t xml:space="preserve"> Tatsuya Yoko</w:t>
      </w:r>
      <w:r w:rsidR="004377B6" w:rsidRPr="009A6840">
        <w:rPr>
          <w:rFonts w:ascii="Arial" w:hAnsi="Arial" w:cs="Arial" w:hint="eastAsia"/>
          <w:sz w:val="24"/>
          <w:szCs w:val="24"/>
        </w:rPr>
        <w:t>i</w:t>
      </w:r>
      <w:r w:rsidRPr="009A6840">
        <w:rPr>
          <w:rFonts w:ascii="Arial" w:hAnsi="Arial" w:cs="Arial"/>
          <w:sz w:val="24"/>
          <w:szCs w:val="24"/>
        </w:rPr>
        <w:t xml:space="preserve"> </w:t>
      </w:r>
      <w:r w:rsidRPr="009A6840">
        <w:rPr>
          <w:rFonts w:ascii="Arial" w:hAnsi="Arial" w:cs="Arial"/>
          <w:sz w:val="24"/>
          <w:szCs w:val="24"/>
          <w:vertAlign w:val="superscript"/>
        </w:rPr>
        <w:t>b</w:t>
      </w:r>
      <w:r w:rsidRPr="009A6840">
        <w:rPr>
          <w:rFonts w:ascii="Arial" w:hAnsi="Arial" w:cs="Arial"/>
          <w:sz w:val="24"/>
          <w:szCs w:val="24"/>
        </w:rPr>
        <w:t>, Katsutoshi Hyodo</w:t>
      </w:r>
      <w:r w:rsidRPr="009A6840">
        <w:rPr>
          <w:rFonts w:ascii="Arial" w:hAnsi="Arial" w:cs="Arial"/>
          <w:sz w:val="24"/>
          <w:szCs w:val="24"/>
          <w:vertAlign w:val="superscript"/>
        </w:rPr>
        <w:t xml:space="preserve"> c</w:t>
      </w:r>
      <w:r w:rsidRPr="009A6840">
        <w:rPr>
          <w:rFonts w:ascii="Arial" w:hAnsi="Arial" w:cs="Arial"/>
          <w:sz w:val="24"/>
          <w:szCs w:val="24"/>
        </w:rPr>
        <w:t xml:space="preserve">, Hideki Mori </w:t>
      </w:r>
      <w:r w:rsidRPr="009A6840">
        <w:rPr>
          <w:rFonts w:ascii="Arial" w:hAnsi="Arial" w:cs="Arial"/>
          <w:sz w:val="24"/>
          <w:szCs w:val="24"/>
          <w:vertAlign w:val="superscript"/>
        </w:rPr>
        <w:t>d</w:t>
      </w:r>
    </w:p>
    <w:p w14:paraId="23EB7F9C" w14:textId="77777777" w:rsidR="00BE63FA" w:rsidRPr="009A6840" w:rsidRDefault="00BE63FA" w:rsidP="00BD259B">
      <w:pPr>
        <w:spacing w:line="480" w:lineRule="auto"/>
        <w:rPr>
          <w:rFonts w:ascii="Arial" w:hAnsi="Arial" w:cs="Arial"/>
          <w:sz w:val="24"/>
          <w:szCs w:val="24"/>
        </w:rPr>
      </w:pPr>
    </w:p>
    <w:p w14:paraId="1C8B3CFF" w14:textId="25EBBE7E" w:rsidR="00BE63FA" w:rsidRPr="006A0A65" w:rsidRDefault="00000000" w:rsidP="000D6FDC">
      <w:pPr>
        <w:spacing w:line="480" w:lineRule="auto"/>
        <w:jc w:val="left"/>
        <w:rPr>
          <w:rFonts w:ascii="Arial" w:hAnsi="Arial" w:cs="Arial"/>
          <w:i/>
          <w:iCs/>
          <w:sz w:val="24"/>
          <w:szCs w:val="24"/>
        </w:rPr>
      </w:pPr>
      <w:r w:rsidRPr="006A0A65">
        <w:rPr>
          <w:rFonts w:ascii="Arial" w:hAnsi="Arial" w:cs="Arial"/>
          <w:i/>
          <w:iCs/>
          <w:sz w:val="24"/>
          <w:szCs w:val="24"/>
          <w:vertAlign w:val="superscript"/>
        </w:rPr>
        <w:t xml:space="preserve">a </w:t>
      </w:r>
      <w:r w:rsidRPr="006A0A65">
        <w:rPr>
          <w:rFonts w:ascii="Arial" w:hAnsi="Arial" w:cs="Arial"/>
          <w:i/>
          <w:iCs/>
          <w:sz w:val="24"/>
          <w:szCs w:val="24"/>
        </w:rPr>
        <w:t>Advanced Technology Research Laboratories, Nippon Steel Corporation, 20-1, Shintomi, Futtsu city, Chiba 293-8511, Japan</w:t>
      </w:r>
    </w:p>
    <w:p w14:paraId="50D2D399" w14:textId="5FF7A211" w:rsidR="00BE63FA" w:rsidRPr="006A0A65" w:rsidRDefault="00000000" w:rsidP="000D6FDC">
      <w:pPr>
        <w:spacing w:line="480" w:lineRule="auto"/>
        <w:jc w:val="left"/>
        <w:rPr>
          <w:rFonts w:ascii="Arial" w:hAnsi="Arial" w:cs="Arial"/>
          <w:i/>
          <w:iCs/>
          <w:sz w:val="24"/>
          <w:szCs w:val="24"/>
        </w:rPr>
      </w:pPr>
      <w:r w:rsidRPr="006A0A65">
        <w:rPr>
          <w:rFonts w:ascii="Arial" w:hAnsi="Arial" w:cs="Arial"/>
          <w:i/>
          <w:iCs/>
          <w:sz w:val="24"/>
          <w:szCs w:val="24"/>
          <w:vertAlign w:val="superscript"/>
        </w:rPr>
        <w:t xml:space="preserve">b </w:t>
      </w:r>
      <w:bookmarkStart w:id="0" w:name="_Hlk163341583"/>
      <w:r w:rsidRPr="006A0A65">
        <w:rPr>
          <w:rFonts w:ascii="Arial" w:hAnsi="Arial" w:cs="Arial"/>
          <w:i/>
          <w:iCs/>
          <w:sz w:val="24"/>
          <w:szCs w:val="24"/>
        </w:rPr>
        <w:t>Department of Materials Physics, Nagoya University, Nagoya 464-8603, Japan</w:t>
      </w:r>
      <w:bookmarkEnd w:id="0"/>
    </w:p>
    <w:p w14:paraId="59BCEB1A" w14:textId="3A114C27" w:rsidR="00BE63FA" w:rsidRPr="006A0A65" w:rsidRDefault="00000000" w:rsidP="000D6FDC">
      <w:pPr>
        <w:spacing w:line="480" w:lineRule="auto"/>
        <w:jc w:val="left"/>
        <w:rPr>
          <w:rFonts w:ascii="Arial" w:hAnsi="Arial" w:cs="Arial"/>
          <w:i/>
          <w:iCs/>
          <w:sz w:val="24"/>
          <w:szCs w:val="24"/>
        </w:rPr>
      </w:pPr>
      <w:r w:rsidRPr="006A0A65">
        <w:rPr>
          <w:rFonts w:ascii="Arial" w:hAnsi="Arial" w:cs="Arial"/>
          <w:i/>
          <w:iCs/>
          <w:sz w:val="24"/>
          <w:szCs w:val="24"/>
          <w:vertAlign w:val="superscript"/>
        </w:rPr>
        <w:t xml:space="preserve">c </w:t>
      </w:r>
      <w:r w:rsidRPr="006A0A65">
        <w:rPr>
          <w:rFonts w:ascii="Arial" w:hAnsi="Arial" w:cs="Arial"/>
          <w:i/>
          <w:iCs/>
          <w:sz w:val="24"/>
          <w:szCs w:val="24"/>
        </w:rPr>
        <w:t>Steel Research Laboratories, Nippon Steel Corporation, 20-1, Shintomi, Futtsu city, Chiba 293-8511, Japan</w:t>
      </w:r>
    </w:p>
    <w:p w14:paraId="0340A55D" w14:textId="44A3562D" w:rsidR="00BE63FA" w:rsidRPr="006A0A65" w:rsidRDefault="00000000" w:rsidP="000D6FDC">
      <w:pPr>
        <w:spacing w:line="480" w:lineRule="auto"/>
        <w:jc w:val="left"/>
        <w:rPr>
          <w:rFonts w:ascii="Arial" w:hAnsi="Arial" w:cs="Arial"/>
          <w:i/>
          <w:iCs/>
          <w:sz w:val="24"/>
          <w:szCs w:val="24"/>
        </w:rPr>
      </w:pPr>
      <w:r w:rsidRPr="006A0A65">
        <w:rPr>
          <w:rFonts w:ascii="Arial" w:hAnsi="Arial" w:cs="Arial"/>
          <w:i/>
          <w:iCs/>
          <w:sz w:val="24"/>
          <w:szCs w:val="24"/>
          <w:vertAlign w:val="superscript"/>
        </w:rPr>
        <w:t xml:space="preserve">d </w:t>
      </w:r>
      <w:bookmarkStart w:id="1" w:name="_Hlk163341888"/>
      <w:r w:rsidRPr="006A0A65">
        <w:rPr>
          <w:rFonts w:ascii="Arial" w:hAnsi="Arial" w:cs="Arial"/>
          <w:i/>
          <w:iCs/>
          <w:sz w:val="24"/>
          <w:szCs w:val="24"/>
        </w:rPr>
        <w:t>Department of Mechanical Engineering, College of Industrial Technology, 1-27-1 Nishikoya, Amagasaki, Hyogo 661-0047, Japan</w:t>
      </w:r>
    </w:p>
    <w:bookmarkEnd w:id="1"/>
    <w:p w14:paraId="2478823C" w14:textId="3E2900DA" w:rsidR="00BE63FA" w:rsidRPr="006A0A65" w:rsidRDefault="00BE63FA" w:rsidP="00BD259B">
      <w:pPr>
        <w:spacing w:line="480" w:lineRule="auto"/>
        <w:rPr>
          <w:rFonts w:ascii="Arial" w:hAnsi="Arial" w:cs="Arial"/>
          <w:sz w:val="24"/>
          <w:szCs w:val="24"/>
        </w:rPr>
      </w:pPr>
    </w:p>
    <w:p w14:paraId="7C1D5C86" w14:textId="77777777" w:rsidR="00BE63FA" w:rsidRPr="006A0A65" w:rsidRDefault="00000000" w:rsidP="000D6FDC">
      <w:pPr>
        <w:spacing w:line="480" w:lineRule="auto"/>
        <w:jc w:val="left"/>
        <w:rPr>
          <w:rFonts w:ascii="Arial" w:hAnsi="Arial" w:cs="Arial"/>
          <w:sz w:val="24"/>
          <w:szCs w:val="24"/>
        </w:rPr>
      </w:pPr>
      <w:r w:rsidRPr="006A0A65">
        <w:rPr>
          <w:rFonts w:ascii="Arial" w:hAnsi="Arial" w:cs="Arial"/>
          <w:sz w:val="24"/>
          <w:szCs w:val="24"/>
        </w:rPr>
        <w:t xml:space="preserve">* Corresponding author. </w:t>
      </w:r>
    </w:p>
    <w:p w14:paraId="461288DB" w14:textId="625352D4" w:rsidR="00BE63FA" w:rsidRPr="009A6840" w:rsidRDefault="00000000" w:rsidP="000D6FDC">
      <w:pPr>
        <w:spacing w:line="480" w:lineRule="auto"/>
        <w:jc w:val="left"/>
        <w:rPr>
          <w:rFonts w:ascii="Arial" w:hAnsi="Arial" w:cs="Arial"/>
          <w:sz w:val="24"/>
          <w:szCs w:val="24"/>
        </w:rPr>
      </w:pPr>
      <w:r w:rsidRPr="006A0A65">
        <w:rPr>
          <w:rFonts w:ascii="Arial" w:hAnsi="Arial" w:cs="Arial"/>
          <w:sz w:val="24"/>
          <w:szCs w:val="24"/>
        </w:rPr>
        <w:t>E-mail address: ito.nn3.kazuma@jp.nipponsteel.com (K. Ito)</w:t>
      </w:r>
    </w:p>
    <w:p w14:paraId="5550E0E4" w14:textId="2CF6F26A" w:rsidR="00BE63FA" w:rsidRPr="009A6840" w:rsidRDefault="00000000" w:rsidP="00BD259B">
      <w:pPr>
        <w:widowControl/>
        <w:spacing w:line="480" w:lineRule="auto"/>
        <w:jc w:val="left"/>
        <w:rPr>
          <w:rFonts w:ascii="Arial" w:hAnsi="Arial" w:cs="Arial"/>
          <w:sz w:val="24"/>
          <w:szCs w:val="24"/>
        </w:rPr>
      </w:pPr>
      <w:r w:rsidRPr="009A6840">
        <w:rPr>
          <w:rFonts w:ascii="Arial" w:hAnsi="Arial" w:cs="Arial"/>
          <w:sz w:val="24"/>
          <w:szCs w:val="24"/>
        </w:rPr>
        <w:br w:type="page"/>
      </w:r>
    </w:p>
    <w:p w14:paraId="1F9D1540" w14:textId="77777777" w:rsidR="00F260A0" w:rsidRPr="009A6840" w:rsidRDefault="00000000" w:rsidP="00F260A0">
      <w:pPr>
        <w:widowControl/>
        <w:spacing w:line="480" w:lineRule="auto"/>
        <w:jc w:val="left"/>
        <w:rPr>
          <w:rFonts w:ascii="Arial" w:hAnsi="Arial" w:cs="Arial"/>
          <w:b/>
          <w:bCs/>
          <w:sz w:val="24"/>
          <w:szCs w:val="24"/>
        </w:rPr>
      </w:pPr>
      <w:r w:rsidRPr="009A6840">
        <w:rPr>
          <w:rFonts w:ascii="Arial" w:hAnsi="Arial" w:cs="Arial"/>
          <w:b/>
          <w:bCs/>
          <w:sz w:val="24"/>
          <w:szCs w:val="24"/>
        </w:rPr>
        <w:lastRenderedPageBreak/>
        <w:t>Supplementary Note</w:t>
      </w:r>
      <w:r w:rsidRPr="009A6840">
        <w:rPr>
          <w:rFonts w:ascii="Arial" w:hAnsi="Arial" w:cs="Arial" w:hint="eastAsia"/>
          <w:b/>
          <w:bCs/>
          <w:sz w:val="24"/>
          <w:szCs w:val="24"/>
        </w:rPr>
        <w:t xml:space="preserve"> 1. </w:t>
      </w:r>
      <w:r w:rsidRPr="009A6840">
        <w:rPr>
          <w:rFonts w:ascii="Arial" w:hAnsi="Arial" w:cs="Arial"/>
          <w:b/>
          <w:bCs/>
          <w:sz w:val="24"/>
          <w:szCs w:val="24"/>
        </w:rPr>
        <w:t>Computational Performance of the MLIP</w:t>
      </w:r>
    </w:p>
    <w:p w14:paraId="6844EB93" w14:textId="389A7E99" w:rsidR="00F260A0" w:rsidRPr="009A6840" w:rsidRDefault="00000000" w:rsidP="00C6604F">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In this study, we not only used the Beller-Parinello neural network potential (BNNP) framework shown in the main article but also tested a deep potential (DP) framework</w:t>
      </w:r>
      <w:r w:rsidRPr="009A6840">
        <w:rPr>
          <w:rFonts w:ascii="Arial" w:hAnsi="Arial" w:cs="Arial" w:hint="eastAsia"/>
          <w:sz w:val="24"/>
          <w:szCs w:val="24"/>
        </w:rPr>
        <w:t xml:space="preserve"> </w:t>
      </w:r>
      <w:r w:rsidRPr="009A6840">
        <w:rPr>
          <w:rFonts w:ascii="Arial" w:hAnsi="Arial" w:cs="Arial"/>
          <w:sz w:val="24"/>
          <w:szCs w:val="24"/>
        </w:rPr>
        <w:t xml:space="preserve">that includes a three-body embedding network. In </w:t>
      </w:r>
      <w:r w:rsidRPr="009A6840">
        <w:rPr>
          <w:rFonts w:ascii="Arial" w:eastAsia="游明朝" w:hAnsi="Arial" w:cs="Arial"/>
          <w:sz w:val="24"/>
          <w:szCs w:val="24"/>
        </w:rPr>
        <w:t>the DP, we used</w:t>
      </w:r>
      <w:r w:rsidRPr="009A6840">
        <w:rPr>
          <w:rFonts w:ascii="Arial" w:hAnsi="Arial" w:cs="Arial" w:hint="eastAsia"/>
          <w:sz w:val="24"/>
          <w:szCs w:val="24"/>
        </w:rPr>
        <w:t xml:space="preserve"> </w:t>
      </w:r>
      <w:r w:rsidRPr="009A6840">
        <w:rPr>
          <w:rFonts w:ascii="Arial" w:eastAsia="游明朝" w:hAnsi="Arial" w:cs="Arial"/>
          <w:sz w:val="24"/>
          <w:szCs w:val="24"/>
        </w:rPr>
        <w:t>the same</w:t>
      </w:r>
      <w:r w:rsidRPr="009A6840">
        <w:rPr>
          <w:rFonts w:ascii="Arial" w:hAnsi="Arial" w:cs="Arial"/>
          <w:sz w:val="24"/>
          <w:szCs w:val="24"/>
        </w:rPr>
        <w:t xml:space="preserve"> hyperparameters </w:t>
      </w:r>
      <w:r w:rsidRPr="009A6840">
        <w:rPr>
          <w:rFonts w:ascii="Arial" w:hAnsi="Arial" w:cs="Arial" w:hint="eastAsia"/>
          <w:sz w:val="24"/>
          <w:szCs w:val="24"/>
        </w:rPr>
        <w:t xml:space="preserve">as </w:t>
      </w:r>
      <w:r w:rsidRPr="009A6840">
        <w:rPr>
          <w:rFonts w:ascii="Arial" w:hAnsi="Arial" w:cs="Arial"/>
          <w:sz w:val="24"/>
          <w:szCs w:val="24"/>
        </w:rPr>
        <w:t xml:space="preserve">those used in </w:t>
      </w:r>
      <w:r w:rsidRPr="009A6840">
        <w:rPr>
          <w:rFonts w:ascii="Arial" w:hAnsi="Arial" w:cs="Arial" w:hint="eastAsia"/>
          <w:sz w:val="24"/>
          <w:szCs w:val="24"/>
        </w:rPr>
        <w:t xml:space="preserve">a </w:t>
      </w:r>
      <w:r w:rsidRPr="009A6840">
        <w:rPr>
          <w:rFonts w:ascii="Arial" w:hAnsi="Arial" w:cs="Arial"/>
          <w:sz w:val="24"/>
          <w:szCs w:val="24"/>
        </w:rPr>
        <w:t>previous stud</w:t>
      </w:r>
      <w:r w:rsidRPr="009A6840">
        <w:rPr>
          <w:rFonts w:ascii="Arial" w:hAnsi="Arial" w:cs="Arial" w:hint="eastAsia"/>
          <w:sz w:val="24"/>
          <w:szCs w:val="24"/>
        </w:rPr>
        <w:t>y</w:t>
      </w:r>
      <w:r w:rsidRPr="009A6840">
        <w:rPr>
          <w:rFonts w:ascii="Arial" w:hAnsi="Arial" w:cs="Arial"/>
          <w:sz w:val="24"/>
          <w:szCs w:val="24"/>
        </w:rPr>
        <w:t xml:space="preserve"> on the Fe-H binary system</w:t>
      </w:r>
      <w:r w:rsidRPr="009A6840">
        <w:rPr>
          <w:rFonts w:ascii="Arial" w:hAnsi="Arial" w:cs="Arial" w:hint="eastAsia"/>
          <w:sz w:val="24"/>
          <w:szCs w:val="24"/>
        </w:rPr>
        <w:t xml:space="preserve"> </w:t>
      </w:r>
      <w:r w:rsidRPr="009A6840">
        <w:rPr>
          <w:rFonts w:ascii="Arial" w:hAnsi="Arial" w:cs="Arial"/>
          <w:sz w:val="24"/>
          <w:szCs w:val="24"/>
        </w:rPr>
        <w:fldChar w:fldCharType="begin"/>
      </w:r>
      <w:r w:rsidR="008306A6">
        <w:rPr>
          <w:rFonts w:ascii="Arial" w:hAnsi="Arial" w:cs="Arial"/>
          <w:sz w:val="24"/>
          <w:szCs w:val="24"/>
        </w:rPr>
        <w:instrText xml:space="preserve"> ADDIN EN.CITE &lt;EndNote&gt;&lt;Cite&gt;&lt;Author&gt;Zhang&lt;/Author&gt;&lt;Year&gt;2024&lt;/Year&gt;&lt;RecNum&gt;280&lt;/RecNum&gt;&lt;DisplayText&gt;&lt;style face="superscript"&gt;1&lt;/style&gt;&lt;/DisplayText&gt;&lt;record&gt;&lt;rec-number&gt;280&lt;/rec-number&gt;&lt;foreign-keys&gt;&lt;key app="EN" db-id="2s9sfp0sbde0e8ezzpqpzvartpp59tpvee9x" timestamp="1712202815"&gt;280&lt;/key&gt;&lt;/foreign-keys&gt;&lt;ref-type name="Journal Article"&gt;17&lt;/ref-type&gt;&lt;contributors&gt;&lt;authors&gt;&lt;author&gt;Zhang, Shihao&lt;/author&gt;&lt;author&gt;Meng, Fanshun&lt;/author&gt;&lt;author&gt;Fu, Rong&lt;/author&gt;&lt;author&gt;Ogata, Shigenobu&lt;/author&gt;&lt;/authors&gt;&lt;/contributors&gt;&lt;titles&gt;&lt;title&gt;Highly efficient and transferable interatomic potentials for α-iron and α-iron/hydrogen binary systems using deep neural networks&lt;/title&gt;&lt;secondary-title&gt;Computational Materials Science&lt;/secondary-title&gt;&lt;/titles&gt;&lt;periodical&gt;&lt;full-title&gt;Computational Materials Science&lt;/full-title&gt;&lt;abbr-1&gt;Comput. Mater. Sci.&lt;/abbr-1&gt;&lt;/periodical&gt;&lt;pages&gt;112843&lt;/pages&gt;&lt;volume&gt;235&lt;/volume&gt;&lt;keywords&gt;&lt;keyword&gt;Neural network interatomic potential&lt;/keyword&gt;&lt;keyword&gt;α-iron/hydrogen binary system&lt;/keyword&gt;&lt;keyword&gt;Hydrogen embrittlement&lt;/keyword&gt;&lt;keyword&gt;Molecular dynamics simulation&lt;/keyword&gt;&lt;/keywords&gt;&lt;dates&gt;&lt;year&gt;2024&lt;/year&gt;&lt;pub-dates&gt;&lt;date&gt;2024/02/15/&lt;/date&gt;&lt;/pub-dates&gt;&lt;/dates&gt;&lt;isbn&gt;0927-0256&lt;/isbn&gt;&lt;urls&gt;&lt;related-urls&gt;&lt;url&gt;https://www.sciencedirect.com/science/article/pii/S0927025624000648&lt;/url&gt;&lt;/related-urls&gt;&lt;/urls&gt;&lt;electronic-resource-num&gt;https://doi.org/10.1016/j.commatsci.2024.112843&lt;/electronic-resource-num&gt;&lt;/record&gt;&lt;/Cite&gt;&lt;/EndNote&gt;</w:instrText>
      </w:r>
      <w:r w:rsidRPr="009A6840">
        <w:rPr>
          <w:rFonts w:ascii="Arial" w:hAnsi="Arial" w:cs="Arial"/>
          <w:sz w:val="24"/>
          <w:szCs w:val="24"/>
        </w:rPr>
        <w:fldChar w:fldCharType="separate"/>
      </w:r>
      <w:r w:rsidR="008306A6" w:rsidRPr="008306A6">
        <w:rPr>
          <w:rFonts w:ascii="Arial" w:hAnsi="Arial" w:cs="Arial"/>
          <w:noProof/>
          <w:sz w:val="24"/>
          <w:szCs w:val="24"/>
          <w:vertAlign w:val="superscript"/>
        </w:rPr>
        <w:t>1</w:t>
      </w:r>
      <w:r w:rsidRPr="009A6840">
        <w:rPr>
          <w:rFonts w:ascii="Arial" w:hAnsi="Arial" w:cs="Arial"/>
          <w:sz w:val="24"/>
          <w:szCs w:val="24"/>
        </w:rPr>
        <w:fldChar w:fldCharType="end"/>
      </w:r>
      <w:r w:rsidRPr="009A6840">
        <w:rPr>
          <w:rFonts w:ascii="Arial" w:hAnsi="Arial" w:cs="Arial"/>
          <w:sz w:val="24"/>
          <w:szCs w:val="24"/>
        </w:rPr>
        <w:t>.</w:t>
      </w:r>
      <w:r w:rsidRPr="009A6840">
        <w:rPr>
          <w:rFonts w:ascii="Arial" w:hAnsi="Arial" w:cs="Arial" w:hint="eastAsia"/>
          <w:sz w:val="24"/>
          <w:szCs w:val="24"/>
        </w:rPr>
        <w:t xml:space="preserve"> </w:t>
      </w:r>
      <w:r w:rsidRPr="009A6840">
        <w:rPr>
          <w:rFonts w:ascii="Arial" w:hAnsi="Arial" w:cs="Arial"/>
          <w:sz w:val="24"/>
          <w:szCs w:val="24"/>
        </w:rPr>
        <w:t>Specifically, A hybrid descriptor of se_e2_a and se_e3 types was employed with the following configuration: cutoff radius</w:t>
      </w:r>
      <w:r w:rsidRPr="009A6840">
        <w:rPr>
          <w:rFonts w:ascii="Arial" w:hAnsi="Arial" w:cs="Arial" w:hint="eastAsia"/>
          <w:sz w:val="24"/>
          <w:szCs w:val="24"/>
        </w:rPr>
        <w:t xml:space="preserve"> </w:t>
      </w:r>
      <w:r w:rsidRPr="009A6840">
        <w:rPr>
          <w:rFonts w:ascii="Arial" w:hAnsi="Arial" w:cs="Arial"/>
          <w:sz w:val="24"/>
          <w:szCs w:val="24"/>
        </w:rPr>
        <w:t xml:space="preserve">6.5 Å, configuration of embedding net </w:t>
      </w:r>
      <w:r w:rsidRPr="009A6840">
        <w:rPr>
          <w:rFonts w:ascii="Arial" w:hAnsi="Arial" w:cs="Arial" w:hint="eastAsia"/>
          <w:sz w:val="24"/>
          <w:szCs w:val="24"/>
        </w:rPr>
        <w:t>(</w:t>
      </w:r>
      <w:r w:rsidRPr="009A6840">
        <w:rPr>
          <w:rFonts w:ascii="Arial" w:hAnsi="Arial" w:cs="Arial"/>
          <w:sz w:val="24"/>
          <w:szCs w:val="24"/>
        </w:rPr>
        <w:t>30, 60, 120</w:t>
      </w:r>
      <w:r w:rsidRPr="009A6840">
        <w:rPr>
          <w:rFonts w:ascii="Arial" w:hAnsi="Arial" w:cs="Arial" w:hint="eastAsia"/>
          <w:sz w:val="24"/>
          <w:szCs w:val="24"/>
        </w:rPr>
        <w:t>)</w:t>
      </w:r>
      <w:r w:rsidRPr="009A6840">
        <w:rPr>
          <w:rFonts w:ascii="Arial" w:hAnsi="Arial" w:cs="Arial"/>
          <w:sz w:val="24"/>
          <w:szCs w:val="24"/>
        </w:rPr>
        <w:t>, and number of axis neurons 32 for se_e2_a type descriptor, as well as the cutoff radius</w:t>
      </w:r>
      <w:r w:rsidRPr="009A6840">
        <w:rPr>
          <w:rFonts w:ascii="Arial" w:hAnsi="Arial" w:cs="Arial" w:hint="eastAsia"/>
          <w:sz w:val="24"/>
          <w:szCs w:val="24"/>
        </w:rPr>
        <w:t xml:space="preserve"> </w:t>
      </w:r>
      <w:r w:rsidRPr="009A6840">
        <w:rPr>
          <w:rFonts w:ascii="Arial" w:hAnsi="Arial" w:cs="Arial"/>
          <w:sz w:val="24"/>
          <w:szCs w:val="24"/>
        </w:rPr>
        <w:t xml:space="preserve">5.0 Å, and configuration of embedding net </w:t>
      </w:r>
      <w:r w:rsidRPr="009A6840">
        <w:rPr>
          <w:rFonts w:ascii="Arial" w:hAnsi="Arial" w:cs="Arial" w:hint="eastAsia"/>
          <w:sz w:val="24"/>
          <w:szCs w:val="24"/>
        </w:rPr>
        <w:t>(</w:t>
      </w:r>
      <w:r w:rsidRPr="009A6840">
        <w:rPr>
          <w:rFonts w:ascii="Arial" w:hAnsi="Arial" w:cs="Arial"/>
          <w:sz w:val="24"/>
          <w:szCs w:val="24"/>
        </w:rPr>
        <w:t>10, 20</w:t>
      </w:r>
      <w:r w:rsidRPr="009A6840">
        <w:rPr>
          <w:rFonts w:ascii="Arial" w:hAnsi="Arial" w:cs="Arial" w:hint="eastAsia"/>
          <w:sz w:val="24"/>
          <w:szCs w:val="24"/>
        </w:rPr>
        <w:t>)</w:t>
      </w:r>
      <w:r w:rsidRPr="009A6840">
        <w:rPr>
          <w:rFonts w:ascii="Arial" w:hAnsi="Arial" w:cs="Arial"/>
          <w:sz w:val="24"/>
          <w:szCs w:val="24"/>
        </w:rPr>
        <w:t xml:space="preserve"> for se_e3 type descriptor. </w:t>
      </w:r>
      <w:r w:rsidRPr="009A6840">
        <w:rPr>
          <w:rFonts w:ascii="Arial" w:hAnsi="Arial" w:cs="Arial" w:hint="eastAsia"/>
          <w:sz w:val="24"/>
          <w:szCs w:val="24"/>
        </w:rPr>
        <w:t>W</w:t>
      </w:r>
      <w:r w:rsidRPr="009A6840">
        <w:rPr>
          <w:rFonts w:ascii="Arial" w:hAnsi="Arial" w:cs="Arial"/>
          <w:sz w:val="24"/>
          <w:szCs w:val="24"/>
        </w:rPr>
        <w:t>e adopted the hybrid descriptor consisting of the descriptor se_e2_a with a large cutoff radius of 6.5 Å and the descriptor se_e3 with a small cutoff radius of 5.0 Å.</w:t>
      </w:r>
      <w:r w:rsidRPr="009A6840">
        <w:rPr>
          <w:rFonts w:ascii="Arial" w:hAnsi="Arial" w:cs="Arial" w:hint="eastAsia"/>
          <w:sz w:val="24"/>
          <w:szCs w:val="24"/>
        </w:rPr>
        <w:t xml:space="preserve"> </w:t>
      </w:r>
      <w:r w:rsidRPr="009A6840">
        <w:rPr>
          <w:rFonts w:ascii="Arial" w:hAnsi="Arial" w:cs="Arial"/>
          <w:sz w:val="24"/>
          <w:szCs w:val="24"/>
        </w:rPr>
        <w:t xml:space="preserve">The following fitting net of deep neural network model in the training stage was used: the configuration of fitting net </w:t>
      </w:r>
      <w:r w:rsidRPr="009A6840">
        <w:rPr>
          <w:rFonts w:ascii="Arial" w:hAnsi="Arial" w:cs="Arial" w:hint="eastAsia"/>
          <w:sz w:val="24"/>
          <w:szCs w:val="24"/>
        </w:rPr>
        <w:t>(</w:t>
      </w:r>
      <w:r w:rsidRPr="009A6840">
        <w:rPr>
          <w:rFonts w:ascii="Arial" w:hAnsi="Arial" w:cs="Arial"/>
          <w:sz w:val="24"/>
          <w:szCs w:val="24"/>
        </w:rPr>
        <w:t>320, 320, 320</w:t>
      </w:r>
      <w:r w:rsidRPr="009A6840">
        <w:rPr>
          <w:rFonts w:ascii="Arial" w:hAnsi="Arial" w:cs="Arial" w:hint="eastAsia"/>
          <w:sz w:val="24"/>
          <w:szCs w:val="24"/>
        </w:rPr>
        <w:t>)</w:t>
      </w:r>
      <w:r w:rsidRPr="009A6840">
        <w:rPr>
          <w:rFonts w:ascii="Arial" w:hAnsi="Arial" w:cs="Arial"/>
          <w:sz w:val="24"/>
          <w:szCs w:val="24"/>
        </w:rPr>
        <w:t>, initial learning rate 10</w:t>
      </w:r>
      <w:r w:rsidRPr="009A6840">
        <w:rPr>
          <w:rFonts w:ascii="Arial" w:hAnsi="Arial" w:cs="Arial"/>
          <w:sz w:val="24"/>
          <w:szCs w:val="24"/>
          <w:vertAlign w:val="superscript"/>
        </w:rPr>
        <w:t>−3</w:t>
      </w:r>
      <w:r w:rsidRPr="009A6840">
        <w:rPr>
          <w:rFonts w:ascii="Arial" w:hAnsi="Arial" w:cs="Arial"/>
          <w:sz w:val="24"/>
          <w:szCs w:val="24"/>
        </w:rPr>
        <w:t>, final learning rage 2.2 × 10</w:t>
      </w:r>
      <w:r w:rsidRPr="009A6840">
        <w:rPr>
          <w:rFonts w:ascii="Arial" w:hAnsi="Arial" w:cs="Arial"/>
          <w:sz w:val="24"/>
          <w:szCs w:val="24"/>
          <w:vertAlign w:val="superscript"/>
        </w:rPr>
        <w:t>−8</w:t>
      </w:r>
      <w:r w:rsidRPr="009A6840">
        <w:rPr>
          <w:rFonts w:ascii="Arial" w:hAnsi="Arial" w:cs="Arial"/>
          <w:sz w:val="24"/>
          <w:szCs w:val="24"/>
        </w:rPr>
        <w:t xml:space="preserve">, and training steps </w:t>
      </w:r>
      <w:r w:rsidRPr="009A6840">
        <w:rPr>
          <w:rFonts w:ascii="Arial" w:hAnsi="Arial" w:cs="Arial" w:hint="eastAsia"/>
          <w:sz w:val="24"/>
          <w:szCs w:val="24"/>
        </w:rPr>
        <w:t>2</w:t>
      </w:r>
      <w:r w:rsidRPr="009A6840">
        <w:rPr>
          <w:rFonts w:ascii="Arial" w:hAnsi="Arial" w:cs="Arial"/>
          <w:sz w:val="24"/>
          <w:szCs w:val="24"/>
        </w:rPr>
        <w:t xml:space="preserve"> × 10</w:t>
      </w:r>
      <w:r w:rsidRPr="009A6840">
        <w:rPr>
          <w:rFonts w:ascii="Arial" w:hAnsi="Arial" w:cs="Arial"/>
          <w:sz w:val="24"/>
          <w:szCs w:val="24"/>
          <w:vertAlign w:val="superscript"/>
        </w:rPr>
        <w:t>6</w:t>
      </w:r>
      <w:r w:rsidRPr="009A6840">
        <w:rPr>
          <w:rFonts w:ascii="Arial" w:hAnsi="Arial" w:cs="Arial"/>
          <w:sz w:val="24"/>
          <w:szCs w:val="24"/>
        </w:rPr>
        <w:t>. The deep neural network architecture contains three hidden layers, each containing 320 neurons. The activation function was set in hyperbolic tangent form for each hidden layer. Due to the same size of each hidden layer, a “skip” connection was also built.</w:t>
      </w:r>
    </w:p>
    <w:p w14:paraId="370E6781" w14:textId="5B8DC538" w:rsidR="00F260A0" w:rsidRPr="009A6840" w:rsidRDefault="00000000" w:rsidP="00C6604F">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The root mean square error</w:t>
      </w:r>
      <w:r w:rsidRPr="009A6840">
        <w:rPr>
          <w:rFonts w:ascii="Arial" w:hAnsi="Arial" w:cs="Arial" w:hint="eastAsia"/>
          <w:sz w:val="24"/>
          <w:szCs w:val="24"/>
        </w:rPr>
        <w:t>s</w:t>
      </w:r>
      <w:r w:rsidRPr="009A6840">
        <w:rPr>
          <w:rFonts w:ascii="Arial" w:hAnsi="Arial" w:cs="Arial"/>
          <w:sz w:val="24"/>
          <w:szCs w:val="24"/>
        </w:rPr>
        <w:t xml:space="preserve"> (RMSE</w:t>
      </w:r>
      <w:r w:rsidRPr="009A6840">
        <w:rPr>
          <w:rFonts w:ascii="Arial" w:hAnsi="Arial" w:cs="Arial" w:hint="eastAsia"/>
          <w:sz w:val="24"/>
          <w:szCs w:val="24"/>
        </w:rPr>
        <w:t>s</w:t>
      </w:r>
      <w:r w:rsidRPr="009A6840">
        <w:rPr>
          <w:rFonts w:ascii="Arial" w:hAnsi="Arial" w:cs="Arial"/>
          <w:sz w:val="24"/>
          <w:szCs w:val="24"/>
        </w:rPr>
        <w:t xml:space="preserve">) </w:t>
      </w:r>
      <w:r w:rsidRPr="009A6840">
        <w:rPr>
          <w:rFonts w:ascii="Arial" w:hAnsi="Arial" w:cs="Arial" w:hint="eastAsia"/>
          <w:sz w:val="24"/>
          <w:szCs w:val="24"/>
        </w:rPr>
        <w:t xml:space="preserve">of the DP </w:t>
      </w:r>
      <w:r w:rsidRPr="009A6840">
        <w:rPr>
          <w:rFonts w:ascii="Arial" w:hAnsi="Arial" w:cs="Arial"/>
          <w:sz w:val="24"/>
          <w:szCs w:val="24"/>
        </w:rPr>
        <w:t xml:space="preserve">for energy (normalized by the number of atoms) and atomic force in the entire training dataset were </w:t>
      </w:r>
      <w:r w:rsidRPr="009A6840">
        <w:rPr>
          <w:rFonts w:ascii="Arial" w:hAnsi="Arial" w:cs="Arial" w:hint="eastAsia"/>
          <w:sz w:val="24"/>
          <w:szCs w:val="24"/>
        </w:rPr>
        <w:t>12.46</w:t>
      </w:r>
      <w:r w:rsidRPr="009A6840">
        <w:rPr>
          <w:rFonts w:ascii="Arial" w:hAnsi="Arial" w:cs="Arial"/>
          <w:sz w:val="24"/>
          <w:szCs w:val="24"/>
        </w:rPr>
        <w:t xml:space="preserve"> meV/atom and </w:t>
      </w:r>
      <w:r w:rsidRPr="009A6840">
        <w:rPr>
          <w:rFonts w:ascii="Arial" w:hAnsi="Arial" w:cs="Arial" w:hint="eastAsia"/>
          <w:sz w:val="24"/>
          <w:szCs w:val="24"/>
        </w:rPr>
        <w:t>92</w:t>
      </w:r>
      <w:r w:rsidRPr="009A6840">
        <w:rPr>
          <w:rFonts w:ascii="Arial" w:hAnsi="Arial" w:cs="Arial"/>
          <w:sz w:val="24"/>
          <w:szCs w:val="24"/>
        </w:rPr>
        <w:t>.</w:t>
      </w:r>
      <w:r w:rsidRPr="009A6840">
        <w:rPr>
          <w:rFonts w:ascii="Arial" w:hAnsi="Arial" w:cs="Arial" w:hint="eastAsia"/>
          <w:sz w:val="24"/>
          <w:szCs w:val="24"/>
        </w:rPr>
        <w:t>62</w:t>
      </w:r>
      <w:r w:rsidRPr="009A6840">
        <w:rPr>
          <w:rFonts w:ascii="Arial" w:hAnsi="Arial" w:cs="Arial"/>
          <w:sz w:val="24"/>
          <w:szCs w:val="24"/>
        </w:rPr>
        <w:t xml:space="preserve"> meV/Å, respectively.</w:t>
      </w:r>
      <w:r w:rsidRPr="009A6840">
        <w:rPr>
          <w:rFonts w:ascii="Arial" w:hAnsi="Arial" w:cs="Arial" w:hint="eastAsia"/>
          <w:sz w:val="24"/>
          <w:szCs w:val="24"/>
        </w:rPr>
        <w:t xml:space="preserve"> </w:t>
      </w:r>
      <w:r w:rsidRPr="009A6840">
        <w:rPr>
          <w:rFonts w:ascii="Arial" w:hAnsi="Arial" w:cs="Arial"/>
          <w:sz w:val="24"/>
          <w:szCs w:val="24"/>
        </w:rPr>
        <w:t xml:space="preserve">The fitting accuracy for </w:t>
      </w:r>
      <w:r w:rsidRPr="009A6840">
        <w:rPr>
          <w:rFonts w:ascii="Arial" w:eastAsia="游明朝" w:hAnsi="Arial" w:cs="Arial"/>
          <w:sz w:val="24"/>
          <w:szCs w:val="24"/>
        </w:rPr>
        <w:t xml:space="preserve">the atomic forces was </w:t>
      </w:r>
      <w:r w:rsidRPr="009A6840">
        <w:rPr>
          <w:rFonts w:ascii="Arial" w:hAnsi="Arial" w:cs="Arial"/>
          <w:sz w:val="24"/>
          <w:szCs w:val="24"/>
        </w:rPr>
        <w:t xml:space="preserve">similar to that of BNNP (Table 1); however, BNNP was more accurate in terms of energy. This trend was similar to that observed in previous studies </w:t>
      </w:r>
      <w:r w:rsidRPr="009A6840">
        <w:rPr>
          <w:rFonts w:ascii="Arial" w:hAnsi="Arial" w:cs="Arial"/>
          <w:sz w:val="24"/>
          <w:szCs w:val="24"/>
        </w:rPr>
        <w:fldChar w:fldCharType="begin"/>
      </w:r>
      <w:r w:rsidR="008306A6">
        <w:rPr>
          <w:rFonts w:ascii="Arial" w:hAnsi="Arial" w:cs="Arial"/>
          <w:sz w:val="24"/>
          <w:szCs w:val="24"/>
        </w:rPr>
        <w:instrText xml:space="preserve"> ADDIN EN.CITE &lt;EndNote&gt;&lt;Cite&gt;&lt;Author&gt;Zhang&lt;/Author&gt;&lt;Year&gt;2024&lt;/Year&gt;&lt;RecNum&gt;280&lt;/RecNum&gt;&lt;DisplayText&gt;&lt;style face="superscript"&gt;1&lt;/style&gt;&lt;/DisplayText&gt;&lt;record&gt;&lt;rec-number&gt;280&lt;/rec-number&gt;&lt;foreign-keys&gt;&lt;key app="EN" db-id="2s9sfp0sbde0e8ezzpqpzvartpp59tpvee9x" timestamp="1712202815"&gt;280&lt;/key&gt;&lt;/foreign-keys&gt;&lt;ref-type name="Journal Article"&gt;17&lt;/ref-type&gt;&lt;contributors&gt;&lt;authors&gt;&lt;author&gt;Zhang, Shihao&lt;/author&gt;&lt;author&gt;Meng, Fanshun&lt;/author&gt;&lt;author&gt;Fu, Rong&lt;/author&gt;&lt;author&gt;Ogata, Shigenobu&lt;/author&gt;&lt;/authors&gt;&lt;/contributors&gt;&lt;titles&gt;&lt;title&gt;Highly efficient and transferable interatomic potentials for α-iron and α-iron/hydrogen binary systems using deep neural networks&lt;/title&gt;&lt;secondary-title&gt;Computational Materials Science&lt;/secondary-title&gt;&lt;/titles&gt;&lt;periodical&gt;&lt;full-title&gt;Computational Materials Science&lt;/full-title&gt;&lt;abbr-1&gt;Comput. Mater. Sci.&lt;/abbr-1&gt;&lt;/periodical&gt;&lt;pages&gt;112843&lt;/pages&gt;&lt;volume&gt;235&lt;/volume&gt;&lt;keywords&gt;&lt;keyword&gt;Neural network interatomic potential&lt;/keyword&gt;&lt;keyword&gt;α-iron/hydrogen binary system&lt;/keyword&gt;&lt;keyword&gt;Hydrogen embrittlement&lt;/keyword&gt;&lt;keyword&gt;Molecular dynamics simulation&lt;/keyword&gt;&lt;/keywords&gt;&lt;dates&gt;&lt;year&gt;2024&lt;/year&gt;&lt;pub-dates&gt;&lt;date&gt;2024/02/15/&lt;/date&gt;&lt;/pub-dates&gt;&lt;/dates&gt;&lt;isbn&gt;0927-0256&lt;/isbn&gt;&lt;urls&gt;&lt;related-urls&gt;&lt;url&gt;https://www.sciencedirect.com/science/article/pii/S0927025624000648&lt;/url&gt;&lt;/related-urls&gt;&lt;/urls&gt;&lt;electronic-resource-num&gt;https://doi.org/10.1016/j.commatsci.2024.112843&lt;/electronic-resource-num&gt;&lt;/record&gt;&lt;/Cite&gt;&lt;/EndNote&gt;</w:instrText>
      </w:r>
      <w:r w:rsidRPr="009A6840">
        <w:rPr>
          <w:rFonts w:ascii="Arial" w:hAnsi="Arial" w:cs="Arial"/>
          <w:sz w:val="24"/>
          <w:szCs w:val="24"/>
        </w:rPr>
        <w:fldChar w:fldCharType="separate"/>
      </w:r>
      <w:r w:rsidR="008306A6" w:rsidRPr="008306A6">
        <w:rPr>
          <w:rFonts w:ascii="Arial" w:hAnsi="Arial" w:cs="Arial"/>
          <w:noProof/>
          <w:sz w:val="24"/>
          <w:szCs w:val="24"/>
          <w:vertAlign w:val="superscript"/>
        </w:rPr>
        <w:t>1</w:t>
      </w:r>
      <w:r w:rsidRPr="009A6840">
        <w:rPr>
          <w:rFonts w:ascii="Arial" w:hAnsi="Arial" w:cs="Arial"/>
          <w:sz w:val="24"/>
          <w:szCs w:val="24"/>
        </w:rPr>
        <w:fldChar w:fldCharType="end"/>
      </w:r>
      <w:r w:rsidRPr="009A6840">
        <w:rPr>
          <w:rFonts w:ascii="Arial" w:hAnsi="Arial" w:cs="Arial"/>
          <w:sz w:val="24"/>
          <w:szCs w:val="24"/>
        </w:rPr>
        <w:t>.</w:t>
      </w:r>
    </w:p>
    <w:p w14:paraId="3EA5986E" w14:textId="387F819C" w:rsidR="00F260A0" w:rsidRPr="009A6840" w:rsidRDefault="00000000" w:rsidP="00C6604F">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We also tested BNP with a cutoff radius of 6.5 Å. The RMSE</w:t>
      </w:r>
      <w:r w:rsidRPr="009A6840">
        <w:rPr>
          <w:rFonts w:ascii="Arial" w:hAnsi="Arial" w:cs="Arial" w:hint="eastAsia"/>
          <w:sz w:val="24"/>
          <w:szCs w:val="24"/>
        </w:rPr>
        <w:t>s</w:t>
      </w:r>
      <w:r w:rsidRPr="009A6840">
        <w:rPr>
          <w:rFonts w:ascii="Arial" w:hAnsi="Arial" w:cs="Arial"/>
          <w:sz w:val="24"/>
          <w:szCs w:val="24"/>
        </w:rPr>
        <w:t xml:space="preserve"> of energy and atomic force for the entire training dataset were 4.33 meV/atom and 110.04 meV/Å, respectively.</w:t>
      </w:r>
      <w:r w:rsidRPr="009A6840">
        <w:rPr>
          <w:rFonts w:ascii="Arial" w:hAnsi="Arial" w:cs="Arial" w:hint="eastAsia"/>
          <w:sz w:val="24"/>
          <w:szCs w:val="24"/>
        </w:rPr>
        <w:t xml:space="preserve"> </w:t>
      </w:r>
      <w:r w:rsidRPr="009A6840">
        <w:rPr>
          <w:rFonts w:ascii="Arial" w:hAnsi="Arial" w:cs="Arial"/>
          <w:sz w:val="24"/>
          <w:szCs w:val="24"/>
        </w:rPr>
        <w:t xml:space="preserve">which were very similar to those obtained with </w:t>
      </w:r>
      <w:r w:rsidRPr="009A6840">
        <w:rPr>
          <w:rFonts w:ascii="Arial" w:hAnsi="Arial" w:cs="Arial" w:hint="eastAsia"/>
          <w:sz w:val="24"/>
          <w:szCs w:val="24"/>
        </w:rPr>
        <w:t>the</w:t>
      </w:r>
      <w:r w:rsidRPr="009A6840">
        <w:rPr>
          <w:rFonts w:ascii="Arial" w:hAnsi="Arial" w:cs="Arial"/>
          <w:sz w:val="24"/>
          <w:szCs w:val="24"/>
        </w:rPr>
        <w:t xml:space="preserve"> BNP with a cutoff radius of 6.0 Å</w:t>
      </w:r>
      <w:r w:rsidRPr="009A6840">
        <w:rPr>
          <w:rFonts w:ascii="Arial" w:hAnsi="Arial" w:cs="Arial" w:hint="eastAsia"/>
          <w:sz w:val="24"/>
          <w:szCs w:val="24"/>
        </w:rPr>
        <w:t xml:space="preserve"> shown in the main article</w:t>
      </w:r>
      <w:r w:rsidRPr="009A6840">
        <w:rPr>
          <w:rFonts w:ascii="Arial" w:hAnsi="Arial" w:cs="Arial"/>
          <w:sz w:val="24"/>
          <w:szCs w:val="24"/>
        </w:rPr>
        <w:t>.</w:t>
      </w:r>
    </w:p>
    <w:p w14:paraId="71D58242" w14:textId="23744456" w:rsidR="00F260A0" w:rsidRPr="009A6840" w:rsidRDefault="00000000" w:rsidP="00F260A0">
      <w:pPr>
        <w:widowControl/>
        <w:spacing w:line="480" w:lineRule="auto"/>
        <w:jc w:val="left"/>
        <w:rPr>
          <w:rFonts w:ascii="Arial" w:hAnsi="Arial" w:cs="Arial"/>
          <w:sz w:val="24"/>
          <w:szCs w:val="24"/>
        </w:rPr>
      </w:pPr>
      <w:r w:rsidRPr="009A6840">
        <w:rPr>
          <w:rFonts w:ascii="Arial" w:hAnsi="Arial" w:cs="Arial"/>
          <w:sz w:val="24"/>
          <w:szCs w:val="24"/>
        </w:rPr>
        <w:t>Table S1 lists the performance</w:t>
      </w:r>
      <w:r w:rsidRPr="009A6840">
        <w:rPr>
          <w:rFonts w:ascii="Arial" w:eastAsia="游明朝" w:hAnsi="Arial" w:cs="Arial"/>
          <w:sz w:val="24"/>
          <w:szCs w:val="24"/>
        </w:rPr>
        <w:t xml:space="preserve">s of the constructed MLIP. It shows the performance of BNNP with a cutoff radius of 6.0 Å used in the main article and BNNP with a cutoff radius of 6.5 Å. </w:t>
      </w:r>
      <w:r w:rsidRPr="009A6840">
        <w:rPr>
          <w:rFonts w:ascii="Arial" w:hAnsi="Arial" w:cs="Arial"/>
          <w:sz w:val="24"/>
          <w:szCs w:val="24"/>
        </w:rPr>
        <w:t xml:space="preserve">The results for </w:t>
      </w:r>
      <w:r w:rsidRPr="009A6840">
        <w:rPr>
          <w:rFonts w:ascii="Arial" w:eastAsia="游明朝" w:hAnsi="Arial" w:cs="Arial"/>
          <w:sz w:val="24"/>
          <w:szCs w:val="24"/>
        </w:rPr>
        <w:t>the DP and MTP prototypes developed in this study are also presented. The results of BNNP (cutoff radius of 6.5 Å) and EAM constructed in previous studies are also shown.</w:t>
      </w:r>
      <w:r w:rsidRPr="009A6840">
        <w:rPr>
          <w:rFonts w:ascii="Arial" w:hAnsi="Arial" w:cs="Arial" w:hint="eastAsia"/>
          <w:sz w:val="24"/>
          <w:szCs w:val="24"/>
        </w:rPr>
        <w:t xml:space="preserve"> </w:t>
      </w:r>
      <w:r w:rsidRPr="009A6840">
        <w:rPr>
          <w:rFonts w:ascii="Arial" w:hAnsi="Arial" w:cs="Arial"/>
          <w:sz w:val="24"/>
          <w:szCs w:val="24"/>
        </w:rPr>
        <w:t xml:space="preserve">The performance was evaluated using a 10 × 10 × 10 supercell of α-Fe consisting of 2048 atoms. The tests were performed on two computing nodes of the </w:t>
      </w:r>
      <w:r w:rsidRPr="009A6840">
        <w:rPr>
          <w:rFonts w:ascii="Arial" w:eastAsia="游明朝" w:hAnsi="Arial" w:cs="Arial"/>
          <w:sz w:val="24"/>
          <w:szCs w:val="24"/>
        </w:rPr>
        <w:t>supercomputer</w:t>
      </w:r>
      <w:r w:rsidRPr="009A6840">
        <w:rPr>
          <w:rFonts w:ascii="Arial" w:hAnsi="Arial" w:cs="Arial"/>
          <w:sz w:val="24"/>
          <w:szCs w:val="24"/>
        </w:rPr>
        <w:t xml:space="preserve"> Fugaku. Each node was equipped with a 48-core A64FX processor, and internode communication was facilitated via a Tofu Interconnect D. Owing to memory constraints, we utilized two nodes to ensure sufficient computational resources. </w:t>
      </w:r>
    </w:p>
    <w:p w14:paraId="26F31710" w14:textId="41E1337E" w:rsidR="00F260A0" w:rsidRPr="009A6840" w:rsidRDefault="00000000" w:rsidP="00A01396">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 xml:space="preserve">The calculation speed of </w:t>
      </w:r>
      <w:r w:rsidRPr="009A6840">
        <w:rPr>
          <w:rFonts w:ascii="Arial" w:eastAsia="游明朝" w:hAnsi="Arial" w:cs="Arial"/>
          <w:sz w:val="24"/>
          <w:szCs w:val="24"/>
        </w:rPr>
        <w:t xml:space="preserve">the DP can be improved </w:t>
      </w:r>
      <w:r w:rsidRPr="009A6840">
        <w:rPr>
          <w:rFonts w:ascii="Arial" w:hAnsi="Arial" w:cs="Arial"/>
          <w:sz w:val="24"/>
          <w:szCs w:val="24"/>
        </w:rPr>
        <w:t xml:space="preserve">using a GPU. However, in this study, it was executed within the CPU-based supercomputer Fugaku Project. Therefore, in the main article, we used a BNNP with a cutoff radius of 6.0 Å, which exhibited excellent fitting accuracy and performance. The calculation cost of BNNP is approximately 100 times that of EAM, which is relatively </w:t>
      </w:r>
      <w:r w:rsidR="002E6D55" w:rsidRPr="009A6840">
        <w:rPr>
          <w:rFonts w:ascii="Arial" w:hAnsi="Arial" w:cs="Arial" w:hint="eastAsia"/>
          <w:noProof/>
          <w:sz w:val="24"/>
          <w:szCs w:val="24"/>
        </w:rPr>
        <mc:AlternateContent>
          <mc:Choice Requires="wpc">
            <w:drawing>
              <wp:anchor distT="0" distB="0" distL="114300" distR="114300" simplePos="0" relativeHeight="251676672" behindDoc="0" locked="0" layoutInCell="1" allowOverlap="1" wp14:anchorId="1C5505EA" wp14:editId="04D0A2D3">
                <wp:simplePos x="0" y="0"/>
                <wp:positionH relativeFrom="margin">
                  <wp:posOffset>0</wp:posOffset>
                </wp:positionH>
                <wp:positionV relativeFrom="margin">
                  <wp:posOffset>835025</wp:posOffset>
                </wp:positionV>
                <wp:extent cx="6652895" cy="3846195"/>
                <wp:effectExtent l="0" t="0" r="0" b="1905"/>
                <wp:wrapTopAndBottom/>
                <wp:docPr id="606197144" name="キャンバス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81315004" name="テキスト ボックス 7"/>
                        <wps:cNvSpPr txBox="1"/>
                        <wps:spPr>
                          <a:xfrm>
                            <a:off x="40943" y="0"/>
                            <a:ext cx="6564809" cy="1697990"/>
                          </a:xfrm>
                          <a:prstGeom prst="rect">
                            <a:avLst/>
                          </a:prstGeom>
                          <a:solidFill>
                            <a:schemeClr val="lt1"/>
                          </a:solidFill>
                          <a:ln w="6350">
                            <a:noFill/>
                          </a:ln>
                        </wps:spPr>
                        <wps:txbx>
                          <w:txbxContent>
                            <w:p w14:paraId="2DE1AB55" w14:textId="77777777" w:rsidR="00F260A0" w:rsidRPr="000A6BF9" w:rsidRDefault="00000000" w:rsidP="00F260A0">
                              <w:pPr>
                                <w:rPr>
                                  <w:rFonts w:ascii="Arial" w:eastAsia="游明朝" w:hAnsi="Arial" w:cs="Arial"/>
                                  <w:szCs w:val="21"/>
                                </w:rPr>
                              </w:pPr>
                              <w:r w:rsidRPr="000A6BF9">
                                <w:rPr>
                                  <w:rFonts w:ascii="Arial" w:eastAsia="游明朝" w:hAnsi="Arial" w:cs="Arial"/>
                                  <w:b/>
                                  <w:bCs/>
                                  <w:szCs w:val="21"/>
                                </w:rPr>
                                <w:t xml:space="preserve">Table S1. Performance of the constructed machine learning potentials. </w:t>
                              </w:r>
                              <w:r w:rsidRPr="000A6BF9">
                                <w:rPr>
                                  <w:rFonts w:ascii="Arial" w:eastAsia="游明朝" w:hAnsi="Arial" w:cs="Arial"/>
                                  <w:szCs w:val="21"/>
                                </w:rPr>
                                <w:t>The performance of BNNP with a cutoff radius of 6.0 Å used in the main article and BNNP with a cutoff radius of 6.5 Å are listed. The results of DP and MTP prototypes developed in this study are listed. The results of BNNP (cutoff radius of 6.5 Å) and EAM constructed in previous studies are also shown. The performance was evaluated using a 10 × 10 × 10 supercell of α-Fe consisting of 2048 atoms.</w:t>
                              </w:r>
                              <w:r w:rsidRPr="000A6BF9">
                                <w:rPr>
                                  <w:rFonts w:ascii="Arial" w:hAnsi="Arial" w:cs="Arial"/>
                                </w:rPr>
                                <w:t xml:space="preserve"> The tests were performed on two compute nodes of the supercomputer Fugaku. Each node was equipped with a 48-core A64FX processor, and inter-node communication was facilitated via the Tofu Interconnect D.</w:t>
                              </w:r>
                            </w:p>
                          </w:txbxContent>
                        </wps:txbx>
                        <wps:bodyPr rot="0" spcFirstLastPara="0" vert="horz" wrap="squar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1879582059" name="図 1879582059"/>
                          <pic:cNvPicPr>
                            <a:picLocks noChangeAspect="1"/>
                          </pic:cNvPicPr>
                        </pic:nvPicPr>
                        <pic:blipFill>
                          <a:blip r:embed="rId8"/>
                          <a:stretch>
                            <a:fillRect/>
                          </a:stretch>
                        </pic:blipFill>
                        <pic:spPr>
                          <a:xfrm>
                            <a:off x="1730470" y="1866893"/>
                            <a:ext cx="3201375" cy="1813366"/>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C5505EA" id="キャンバス 1" o:spid="_x0000_s1026" editas="canvas" style="position:absolute;left:0;text-align:left;margin-left:0;margin-top:65.75pt;width:523.85pt;height:302.85pt;z-index:251676672;mso-position-horizontal-relative:margin;mso-position-vertical-relative:margin;mso-width-relative:margin;mso-height-relative:margin" coordsize="66528,38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">
                <v:shape id="_x0000_s1027" type="#_x0000_t75" style="position:absolute;width:66528;height:38461;visibility:visible;mso-wrap-style:square" filled="t">
                  <v:fill o:detectmouseclick="t"/>
                  <v:path o:connecttype="none"/>
                </v:shape>
                <v:shapetype id="_x0000_t202" coordsize="21600,21600" o:spt="202" path="m,l,21600r21600,l21600,xe">
                  <v:stroke joinstyle="miter"/>
                  <v:path gradientshapeok="t" o:connecttype="rect"/>
                </v:shapetype>
                <v:shape id="テキスト ボックス 7" o:spid="_x0000_s1028" type="#_x0000_t202" style="position:absolute;left:409;width:65648;height:1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" fillcolor="white [3201]" stroked="f" strokeweight=".5pt">
                  <v:textbox style="mso-fit-shape-to-text:t">
                    <w:txbxContent>
                      <w:p w14:paraId="2DE1AB55" w14:textId="77777777" w:rsidR="00F260A0" w:rsidRPr="000A6BF9" w:rsidRDefault="00000000" w:rsidP="00F260A0">
                        <w:pPr>
                          <w:rPr>
                            <w:rFonts w:ascii="Arial" w:eastAsia="游明朝" w:hAnsi="Arial" w:cs="Arial"/>
                            <w:szCs w:val="21"/>
                          </w:rPr>
                        </w:pPr>
                        <w:r w:rsidRPr="000A6BF9">
                          <w:rPr>
                            <w:rFonts w:ascii="Arial" w:eastAsia="游明朝" w:hAnsi="Arial" w:cs="Arial"/>
                            <w:b/>
                            <w:bCs/>
                            <w:szCs w:val="21"/>
                          </w:rPr>
                          <w:t xml:space="preserve">Table S1. Performance of the constructed machine learning potentials. </w:t>
                        </w:r>
                        <w:r w:rsidRPr="000A6BF9">
                          <w:rPr>
                            <w:rFonts w:ascii="Arial" w:eastAsia="游明朝" w:hAnsi="Arial" w:cs="Arial"/>
                            <w:szCs w:val="21"/>
                          </w:rPr>
                          <w:t>The performance of BNNP with a cutoff radius of 6.0 Å used in the main article and BNNP with a cutoff radius of 6.5 Å are listed. The results of DP and MTP prototypes developed in this study are listed. The results of BNNP (cutoff radius of 6.5 Å) and EAM constructed in previous studies are also shown. The performance was evaluated using a 10 × 10 × 10 supercell of α-Fe consisting of 2048 atoms.</w:t>
                        </w:r>
                        <w:r w:rsidRPr="000A6BF9">
                          <w:rPr>
                            <w:rFonts w:ascii="Arial" w:hAnsi="Arial" w:cs="Arial"/>
                          </w:rPr>
                          <w:t xml:space="preserve"> The tests were performed on two compute nodes of the supercomputer Fugaku. Each node was equipped with a 48-core A64FX processor, and inter-node communication was facilitated via the Tofu Interconnect D.</w:t>
                        </w:r>
                      </w:p>
                    </w:txbxContent>
                  </v:textbox>
                </v:shape>
                <v:shape id="図 1879582059" o:spid="_x0000_s1029" type="#_x0000_t75" style="position:absolute;left:17304;top:18668;width:32014;height:18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">
                  <v:imagedata r:id="rId9" o:title=""/>
                </v:shape>
                <w10:wrap type="topAndBottom" anchorx="margin" anchory="margin"/>
              </v:group>
            </w:pict>
          </mc:Fallback>
        </mc:AlternateContent>
      </w:r>
      <w:r w:rsidRPr="009A6840">
        <w:rPr>
          <w:rFonts w:ascii="Arial" w:hAnsi="Arial" w:cs="Arial"/>
          <w:sz w:val="24"/>
          <w:szCs w:val="24"/>
        </w:rPr>
        <w:t>fast compared to MLIP.</w:t>
      </w:r>
    </w:p>
    <w:p w14:paraId="56C888AB" w14:textId="77777777" w:rsidR="00F260A0" w:rsidRPr="009A6840" w:rsidRDefault="00000000" w:rsidP="00F260A0">
      <w:pPr>
        <w:widowControl/>
        <w:spacing w:line="480" w:lineRule="auto"/>
        <w:jc w:val="left"/>
        <w:rPr>
          <w:rFonts w:ascii="Arial" w:hAnsi="Arial" w:cs="Arial"/>
          <w:sz w:val="24"/>
          <w:szCs w:val="24"/>
        </w:rPr>
      </w:pPr>
      <w:r w:rsidRPr="009A6840">
        <w:rPr>
          <w:rFonts w:ascii="Arial" w:hAnsi="Arial" w:cs="Arial"/>
          <w:sz w:val="24"/>
          <w:szCs w:val="24"/>
        </w:rPr>
        <w:br w:type="page"/>
      </w:r>
    </w:p>
    <w:p w14:paraId="662FE960" w14:textId="77777777" w:rsidR="00F260A0" w:rsidRPr="009A6840" w:rsidRDefault="00000000" w:rsidP="00F260A0">
      <w:pPr>
        <w:widowControl/>
        <w:spacing w:line="480" w:lineRule="auto"/>
        <w:jc w:val="left"/>
        <w:rPr>
          <w:rFonts w:ascii="Arial" w:hAnsi="Arial" w:cs="Arial"/>
          <w:b/>
          <w:bCs/>
          <w:sz w:val="24"/>
          <w:szCs w:val="24"/>
        </w:rPr>
      </w:pPr>
      <w:r w:rsidRPr="009A6840">
        <w:rPr>
          <w:rFonts w:ascii="Arial" w:hAnsi="Arial" w:cs="Arial"/>
          <w:b/>
          <w:bCs/>
          <w:sz w:val="24"/>
          <w:szCs w:val="24"/>
        </w:rPr>
        <w:t>Supplementary Note</w:t>
      </w:r>
      <w:r w:rsidRPr="009A6840">
        <w:rPr>
          <w:rFonts w:ascii="Arial" w:hAnsi="Arial" w:cs="Arial" w:hint="eastAsia"/>
          <w:b/>
          <w:bCs/>
          <w:sz w:val="24"/>
          <w:szCs w:val="24"/>
        </w:rPr>
        <w:t xml:space="preserve"> 2. </w:t>
      </w:r>
      <w:r w:rsidRPr="009A6840">
        <w:rPr>
          <w:rFonts w:ascii="Arial" w:hAnsi="Arial" w:cs="Arial"/>
          <w:b/>
          <w:bCs/>
          <w:sz w:val="24"/>
          <w:szCs w:val="24"/>
        </w:rPr>
        <w:t>Calculation accuracy of the constructed Fe-H binary MLIP</w:t>
      </w:r>
    </w:p>
    <w:p w14:paraId="5718FF3C" w14:textId="1F7917DF" w:rsidR="00F260A0" w:rsidRPr="009A6840" w:rsidRDefault="00000000" w:rsidP="00A24C2E">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 xml:space="preserve">To evaluate the calculation accuracy of the obtained MLIP, we calculated the physical properties of α-Fe, the formation energy of lattice defects using MLIP, and compared the results with those obtained from DFT (see the “METHODS” section for the calculation conditions). For comparison, we used the Fe-H binary BNNP from </w:t>
      </w:r>
      <w:r w:rsidRPr="009A6840">
        <w:rPr>
          <w:rFonts w:ascii="Arial" w:hAnsi="Arial" w:cs="Arial" w:hint="eastAsia"/>
          <w:sz w:val="24"/>
          <w:szCs w:val="24"/>
        </w:rPr>
        <w:t>a</w:t>
      </w:r>
      <w:r w:rsidRPr="009A6840">
        <w:rPr>
          <w:rFonts w:ascii="Arial" w:hAnsi="Arial" w:cs="Arial"/>
          <w:sz w:val="24"/>
          <w:szCs w:val="24"/>
        </w:rPr>
        <w:t xml:space="preserve"> previous study</w:t>
      </w:r>
      <w:r w:rsidRPr="009A6840">
        <w:rPr>
          <w:rFonts w:ascii="Arial" w:hAnsi="Arial" w:cs="Arial" w:hint="eastAsia"/>
          <w:sz w:val="24"/>
          <w:szCs w:val="24"/>
        </w:rPr>
        <w:t xml:space="preserve"> </w:t>
      </w:r>
      <w:r w:rsidRPr="009A6840">
        <w:rPr>
          <w:rFonts w:ascii="Arial" w:hAnsi="Arial" w:cs="Arial"/>
          <w:sz w:val="24"/>
          <w:szCs w:val="24"/>
        </w:rPr>
        <w:fldChar w:fldCharType="begin"/>
      </w:r>
      <w:r w:rsidR="008306A6">
        <w:rPr>
          <w:rFonts w:ascii="Arial" w:hAnsi="Arial" w:cs="Arial"/>
          <w:sz w:val="24"/>
          <w:szCs w:val="24"/>
        </w:rPr>
        <w:instrText xml:space="preserve"> ADDIN EN.CITE &lt;EndNote&gt;&lt;Cite&gt;&lt;Author&gt;Meng&lt;/Author&gt;&lt;Year&gt;2021&lt;/Year&gt;&lt;RecNum&gt;239&lt;/RecNum&gt;&lt;DisplayText&gt;&lt;style face="superscript"&gt;2&lt;/style&gt;&lt;/DisplayText&gt;&lt;record&gt;&lt;rec-number&gt;239&lt;/rec-number&gt;&lt;foreign-keys&gt;&lt;key app="EN" db-id="2s9sfp0sbde0e8ezzpqpzvartpp59tpvee9x" timestamp="1703747740"&gt;239&lt;/key&gt;&lt;/foreign-keys&gt;&lt;ref-type name="Journal Article"&gt;17&lt;/ref-type&gt;&lt;contributors&gt;&lt;authors&gt;&lt;author&gt;Meng, Fan-Shun&lt;/author&gt;&lt;author&gt;Du, Jun-Ping&lt;/author&gt;&lt;author&gt;Shinzato, Shuhei&lt;/author&gt;&lt;author&gt;Mori, Hideki&lt;/author&gt;&lt;author&gt;Yu, Peijun&lt;/author&gt;&lt;author&gt;Matsubara, Kazuki&lt;/author&gt;&lt;author&gt;Ishikawa, Nobuyuki&lt;/author&gt;&lt;author&gt;Ogata, Shigenobu&lt;/author&gt;&lt;/authors&gt;&lt;/contributors&gt;&lt;titles&gt;&lt;title&gt;General-purpose neural network interatomic potential for the $\ensuremath{\alpha}$-iron and hydrogen binary system: Toward atomic-scale understanding of hydrogen embrittlement&lt;/title&gt;&lt;secondary-title&gt;Physical Review Materials&lt;/secondary-title&gt;&lt;/titles&gt;&lt;periodical&gt;&lt;full-title&gt;Physical Review Materials&lt;/full-title&gt;&lt;abbr-1&gt;Phys. Rev. Mater.&lt;/abbr-1&gt;&lt;/periodical&gt;&lt;pages&gt;113606&lt;/pages&gt;&lt;volume&gt;5&lt;/volume&gt;&lt;number&gt;11&lt;/number&gt;&lt;dates&gt;&lt;year&gt;2021&lt;/year&gt;&lt;pub-dates&gt;&lt;date&gt;11/22/&lt;/date&gt;&lt;/pub-dates&gt;&lt;/dates&gt;&lt;publisher&gt;American Physical Society&lt;/publisher&gt;&lt;urls&gt;&lt;related-urls&gt;&lt;url&gt;https://link.aps.org/doi/10.1103/PhysRevMaterials.5.113606&lt;/url&gt;&lt;/related-urls&gt;&lt;/urls&gt;&lt;electronic-resource-num&gt;10.1103/PhysRevMaterials.5.113606&lt;/electronic-resource-num&gt;&lt;/record&gt;&lt;/Cite&gt;&lt;/EndNote&gt;</w:instrText>
      </w:r>
      <w:r w:rsidRPr="009A6840">
        <w:rPr>
          <w:rFonts w:ascii="Arial" w:hAnsi="Arial" w:cs="Arial"/>
          <w:sz w:val="24"/>
          <w:szCs w:val="24"/>
        </w:rPr>
        <w:fldChar w:fldCharType="separate"/>
      </w:r>
      <w:r w:rsidR="008306A6" w:rsidRPr="008306A6">
        <w:rPr>
          <w:rFonts w:ascii="Arial" w:hAnsi="Arial" w:cs="Arial"/>
          <w:noProof/>
          <w:sz w:val="24"/>
          <w:szCs w:val="24"/>
          <w:vertAlign w:val="superscript"/>
        </w:rPr>
        <w:t>2</w:t>
      </w:r>
      <w:r w:rsidRPr="009A6840">
        <w:rPr>
          <w:rFonts w:ascii="Arial" w:hAnsi="Arial" w:cs="Arial"/>
          <w:sz w:val="24"/>
          <w:szCs w:val="24"/>
        </w:rPr>
        <w:fldChar w:fldCharType="end"/>
      </w:r>
      <w:r w:rsidRPr="009A6840">
        <w:rPr>
          <w:rFonts w:ascii="Arial" w:hAnsi="Arial" w:cs="Arial" w:hint="eastAsia"/>
          <w:sz w:val="24"/>
          <w:szCs w:val="24"/>
        </w:rPr>
        <w:t xml:space="preserve">. </w:t>
      </w:r>
      <w:r w:rsidRPr="009A6840">
        <w:rPr>
          <w:rFonts w:ascii="Arial" w:hAnsi="Arial" w:cs="Arial"/>
          <w:sz w:val="24"/>
          <w:szCs w:val="24"/>
        </w:rPr>
        <w:t xml:space="preserve">Furthermore, we compared the results with the EAM potential </w:t>
      </w:r>
      <w:r w:rsidRPr="009A6840">
        <w:rPr>
          <w:rFonts w:ascii="Arial" w:hAnsi="Arial" w:cs="Arial"/>
          <w:sz w:val="24"/>
          <w:szCs w:val="24"/>
        </w:rPr>
        <w:fldChar w:fldCharType="begin">
          <w:fldData xml:space="preserve">PEVuZE5vdGU+PENpdGU+PEF1dGhvcj5SYW1hc3VicmFtYW5pYW08L0F1dGhvcj48WWVhcj4yMDA5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</w:fldData>
        </w:fldChar>
      </w:r>
      <w:r w:rsidR="008306A6">
        <w:rPr>
          <w:rFonts w:ascii="Arial" w:hAnsi="Arial" w:cs="Arial"/>
          <w:sz w:val="24"/>
          <w:szCs w:val="24"/>
        </w:rPr>
        <w:instrText xml:space="preserve"> ADDIN EN.CITE </w:instrText>
      </w:r>
      <w:r w:rsidR="008306A6">
        <w:rPr>
          <w:rFonts w:ascii="Arial" w:hAnsi="Arial" w:cs="Arial"/>
          <w:sz w:val="24"/>
          <w:szCs w:val="24"/>
        </w:rPr>
        <w:fldChar w:fldCharType="begin">
          <w:fldData xml:space="preserve">PEVuZE5vdGU+PENpdGU+PEF1dGhvcj5SYW1hc3VicmFtYW5pYW08L0F1dGhvcj48WWVhcj4yMDA5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</w:fldData>
        </w:fldChar>
      </w:r>
      <w:r w:rsidR="008306A6">
        <w:rPr>
          <w:rFonts w:ascii="Arial" w:hAnsi="Arial" w:cs="Arial"/>
          <w:sz w:val="24"/>
          <w:szCs w:val="24"/>
        </w:rPr>
        <w:instrText xml:space="preserve"> ADDIN EN.CITE.DATA </w:instrText>
      </w:r>
      <w:r w:rsidR="008306A6">
        <w:rPr>
          <w:rFonts w:ascii="Arial" w:hAnsi="Arial" w:cs="Arial"/>
          <w:sz w:val="24"/>
          <w:szCs w:val="24"/>
        </w:rPr>
      </w:r>
      <w:r w:rsidR="008306A6">
        <w:rPr>
          <w:rFonts w:ascii="Arial" w:hAnsi="Arial" w:cs="Arial"/>
          <w:sz w:val="24"/>
          <w:szCs w:val="24"/>
        </w:rPr>
        <w:fldChar w:fldCharType="end"/>
      </w:r>
      <w:r w:rsidRPr="009A6840">
        <w:rPr>
          <w:rFonts w:ascii="Arial" w:hAnsi="Arial" w:cs="Arial"/>
          <w:sz w:val="24"/>
          <w:szCs w:val="24"/>
        </w:rPr>
      </w:r>
      <w:r w:rsidRPr="009A6840">
        <w:rPr>
          <w:rFonts w:ascii="Arial" w:hAnsi="Arial" w:cs="Arial"/>
          <w:sz w:val="24"/>
          <w:szCs w:val="24"/>
        </w:rPr>
        <w:fldChar w:fldCharType="separate"/>
      </w:r>
      <w:r w:rsidR="008306A6" w:rsidRPr="008306A6">
        <w:rPr>
          <w:rFonts w:ascii="Arial" w:hAnsi="Arial" w:cs="Arial"/>
          <w:noProof/>
          <w:sz w:val="24"/>
          <w:szCs w:val="24"/>
          <w:vertAlign w:val="superscript"/>
        </w:rPr>
        <w:t>3, 4</w:t>
      </w:r>
      <w:r w:rsidRPr="009A6840">
        <w:rPr>
          <w:rFonts w:ascii="Arial" w:hAnsi="Arial" w:cs="Arial"/>
          <w:sz w:val="24"/>
          <w:szCs w:val="24"/>
        </w:rPr>
        <w:fldChar w:fldCharType="end"/>
      </w:r>
      <w:r w:rsidRPr="009A6840">
        <w:rPr>
          <w:rFonts w:ascii="Arial" w:hAnsi="Arial" w:cs="Arial"/>
          <w:sz w:val="24"/>
          <w:szCs w:val="24"/>
        </w:rPr>
        <w:t>, which is the most widely used potential in hydrogen embrittlement studies. Hereafter, we refer</w:t>
      </w:r>
      <w:r w:rsidRPr="009A6840">
        <w:rPr>
          <w:rFonts w:ascii="Arial" w:eastAsia="游明朝" w:hAnsi="Arial" w:cs="Arial"/>
          <w:sz w:val="24"/>
          <w:szCs w:val="24"/>
        </w:rPr>
        <w:t xml:space="preserve"> to</w:t>
      </w:r>
      <w:r w:rsidRPr="009A6840">
        <w:rPr>
          <w:rFonts w:ascii="Arial" w:hAnsi="Arial" w:cs="Arial"/>
          <w:sz w:val="24"/>
          <w:szCs w:val="24"/>
        </w:rPr>
        <w:t xml:space="preserve"> </w:t>
      </w:r>
      <w:r w:rsidRPr="009A6840">
        <w:rPr>
          <w:rFonts w:ascii="Arial" w:hAnsi="Arial" w:cs="Arial" w:hint="eastAsia"/>
          <w:sz w:val="24"/>
          <w:szCs w:val="24"/>
        </w:rPr>
        <w:t xml:space="preserve">the </w:t>
      </w:r>
      <w:r w:rsidRPr="009A6840">
        <w:rPr>
          <w:rFonts w:ascii="Arial" w:hAnsi="Arial" w:cs="Arial"/>
          <w:sz w:val="24"/>
          <w:szCs w:val="24"/>
        </w:rPr>
        <w:t>BNNP simply as MLIP.</w:t>
      </w:r>
      <w:r w:rsidRPr="009A6840">
        <w:rPr>
          <w:rFonts w:ascii="Arial" w:hAnsi="Arial" w:cs="Arial" w:hint="eastAsia"/>
          <w:sz w:val="24"/>
          <w:szCs w:val="24"/>
        </w:rPr>
        <w:t xml:space="preserve"> </w:t>
      </w:r>
    </w:p>
    <w:p w14:paraId="75048832" w14:textId="0F5E3977" w:rsidR="00F260A0" w:rsidRPr="009A6840" w:rsidRDefault="00000000" w:rsidP="00A24C2E">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 xml:space="preserve">The accuracy of the physical properties of α-Fe and the formation energy of lattice defects in the constructed MLIP are shown in Table S2. The obtained MLIP reproduced the DFT calculations with </w:t>
      </w:r>
      <w:r w:rsidRPr="009A6840">
        <w:rPr>
          <w:rFonts w:ascii="Arial" w:eastAsia="游明朝" w:hAnsi="Arial" w:cs="Arial"/>
          <w:sz w:val="24"/>
          <w:szCs w:val="24"/>
        </w:rPr>
        <w:t xml:space="preserve">an accuracy comparable to that </w:t>
      </w:r>
      <w:r w:rsidRPr="009A6840">
        <w:rPr>
          <w:rFonts w:ascii="Arial" w:hAnsi="Arial" w:cs="Arial"/>
          <w:sz w:val="24"/>
          <w:szCs w:val="24"/>
        </w:rPr>
        <w:t>reported in previous studies.</w:t>
      </w:r>
      <w:r w:rsidRPr="009A6840">
        <w:rPr>
          <w:rFonts w:ascii="Arial" w:hAnsi="Arial" w:cs="Arial" w:hint="eastAsia"/>
          <w:sz w:val="24"/>
          <w:szCs w:val="24"/>
        </w:rPr>
        <w:t xml:space="preserve"> </w:t>
      </w:r>
      <w:r w:rsidRPr="009A6840">
        <w:rPr>
          <w:rFonts w:ascii="Arial" w:hAnsi="Arial" w:cs="Arial"/>
          <w:sz w:val="24"/>
          <w:szCs w:val="24"/>
        </w:rPr>
        <w:t>In addition,</w:t>
      </w:r>
      <w:r w:rsidR="00F2764A">
        <w:rPr>
          <w:rFonts w:ascii="Arial" w:hAnsi="Arial" w:cs="Arial" w:hint="eastAsia"/>
          <w:sz w:val="24"/>
          <w:szCs w:val="24"/>
        </w:rPr>
        <w:t xml:space="preserve"> </w:t>
      </w:r>
      <w:r w:rsidR="00E6497A" w:rsidRPr="00E6497A">
        <w:rPr>
          <w:rFonts w:ascii="Arial" w:hAnsi="Arial" w:cs="Arial"/>
          <w:sz w:val="24"/>
          <w:szCs w:val="24"/>
        </w:rPr>
        <w:t>The developed MLIP reproduces the generalized stacking fault energies (Fig. S1a and b) and the energy of the screw-dislocation core structure (Fig. S1c and d), which are critical to the plastic deformation behavior of α-Fe, with an accuracy comparable to that of previous MLIPs in reproducing DFT results</w:t>
      </w:r>
      <w:r w:rsidR="001C5DCC">
        <w:rPr>
          <w:rFonts w:ascii="Arial" w:hAnsi="Arial" w:cs="Arial"/>
          <w:sz w:val="24"/>
          <w:szCs w:val="24"/>
        </w:rPr>
        <w:fldChar w:fldCharType="begin"/>
      </w:r>
      <w:r w:rsidR="001C5DCC">
        <w:rPr>
          <w:rFonts w:ascii="Arial" w:hAnsi="Arial" w:cs="Arial"/>
          <w:sz w:val="24"/>
          <w:szCs w:val="24"/>
        </w:rPr>
        <w:instrText xml:space="preserve"> ADDIN EN.CITE &lt;EndNote&gt;&lt;Cite&gt;&lt;Author&gt;Itakura&lt;/Author&gt;&lt;Year&gt;2012&lt;/Year&gt;&lt;RecNum&gt;283&lt;/RecNum&gt;&lt;DisplayText&gt;&lt;style face="superscript"&gt;5&lt;/style&gt;&lt;/DisplayText&gt;&lt;record&gt;&lt;rec-number&gt;283&lt;/rec-number&gt;&lt;foreign-keys&gt;&lt;key app="EN" db-id="2s9sfp0sbde0e8ezzpqpzvartpp59tpvee9x" timestamp="1714452639"&gt;283&lt;/key&gt;&lt;/foreign-keys&gt;&lt;ref-type name="Journal Article"&gt;17&lt;/ref-type&gt;&lt;contributors&gt;&lt;authors&gt;&lt;author&gt;Itakura, M.&lt;/author&gt;&lt;author&gt;Kaburaki, H.&lt;/author&gt;&lt;author&gt;Yamaguchi, M.&lt;/author&gt;&lt;/authors&gt;&lt;/contributors&gt;&lt;titles&gt;&lt;title&gt;First-principles study on the mobility of screw dislocations in bcc iron&lt;/title&gt;&lt;secondary-title&gt;Acta Materialia&lt;/secondary-title&gt;&lt;/titles&gt;&lt;periodical&gt;&lt;full-title&gt;Acta Materialia&lt;/full-title&gt;&lt;abbr-1&gt;Acta Mater.&lt;/abbr-1&gt;&lt;/periodical&gt;&lt;pages&gt;3698-3710&lt;/pages&gt;&lt;volume&gt;60&lt;/volume&gt;&lt;number&gt;9&lt;/number&gt;&lt;keywords&gt;&lt;keyword&gt;First-principles calculation&lt;/keyword&gt;&lt;keyword&gt;Dislocations&lt;/keyword&gt;&lt;keyword&gt;Peierls barrier&lt;/keyword&gt;&lt;keyword&gt;Plastic deformation&lt;/keyword&gt;&lt;/keywords&gt;&lt;dates&gt;&lt;year&gt;2012&lt;/year&gt;&lt;pub-dates&gt;&lt;date&gt;2012/05/01/&lt;/date&gt;&lt;/pub-dates&gt;&lt;/dates&gt;&lt;isbn&gt;1359-6454&lt;/isbn&gt;&lt;urls&gt;&lt;related-urls&gt;&lt;url&gt;https://www.sciencedirect.com/science/article/pii/S1359645412002236&lt;/url&gt;&lt;/related-urls&gt;&lt;/urls&gt;&lt;electronic-resource-num&gt;https://doi.org/10.1016/j.actamat.2012.03.033&lt;/electronic-resource-num&gt;&lt;/record&gt;&lt;/Cite&gt;&lt;/EndNote&gt;</w:instrText>
      </w:r>
      <w:r w:rsidR="001C5DCC">
        <w:rPr>
          <w:rFonts w:ascii="Arial" w:hAnsi="Arial" w:cs="Arial"/>
          <w:sz w:val="24"/>
          <w:szCs w:val="24"/>
        </w:rPr>
        <w:fldChar w:fldCharType="separate"/>
      </w:r>
      <w:r w:rsidR="001C5DCC" w:rsidRPr="001C5DCC">
        <w:rPr>
          <w:rFonts w:ascii="Arial" w:hAnsi="Arial" w:cs="Arial"/>
          <w:noProof/>
          <w:sz w:val="24"/>
          <w:szCs w:val="24"/>
          <w:vertAlign w:val="superscript"/>
        </w:rPr>
        <w:t>5</w:t>
      </w:r>
      <w:r w:rsidR="001C5DCC">
        <w:rPr>
          <w:rFonts w:ascii="Arial" w:hAnsi="Arial" w:cs="Arial"/>
          <w:sz w:val="24"/>
          <w:szCs w:val="24"/>
        </w:rPr>
        <w:fldChar w:fldCharType="end"/>
      </w:r>
      <w:r w:rsidR="00E6497A" w:rsidRPr="00E6497A">
        <w:rPr>
          <w:rFonts w:ascii="Arial" w:hAnsi="Arial" w:cs="Arial"/>
          <w:sz w:val="24"/>
          <w:szCs w:val="24"/>
        </w:rPr>
        <w:t xml:space="preserve">. </w:t>
      </w:r>
      <w:r w:rsidRPr="009A6840">
        <w:rPr>
          <w:rFonts w:ascii="Arial" w:hAnsi="Arial" w:cs="Arial"/>
          <w:sz w:val="24"/>
          <w:szCs w:val="24"/>
        </w:rPr>
        <w:t xml:space="preserve">In contrast, </w:t>
      </w:r>
      <w:r w:rsidRPr="009A6840">
        <w:rPr>
          <w:rFonts w:ascii="Arial" w:eastAsia="游明朝" w:hAnsi="Arial" w:cs="Arial"/>
          <w:sz w:val="24"/>
          <w:szCs w:val="24"/>
        </w:rPr>
        <w:t xml:space="preserve">the EAM significantly underestimated the grain boundary energy and failed to reproduce </w:t>
      </w:r>
      <w:r w:rsidR="00AD2F29" w:rsidRPr="009A6840">
        <w:rPr>
          <w:rFonts w:ascii="Arial" w:hAnsi="Arial" w:cs="Arial" w:hint="eastAsia"/>
          <w:noProof/>
          <w:sz w:val="24"/>
          <w:szCs w:val="24"/>
        </w:rPr>
        <mc:AlternateContent>
          <mc:Choice Requires="wpc">
            <w:drawing>
              <wp:anchor distT="0" distB="0" distL="114300" distR="114300" simplePos="0" relativeHeight="251678720" behindDoc="0" locked="0" layoutInCell="1" allowOverlap="1" wp14:anchorId="530330B3" wp14:editId="3CEA3523">
                <wp:simplePos x="0" y="0"/>
                <wp:positionH relativeFrom="margin">
                  <wp:align>right</wp:align>
                </wp:positionH>
                <wp:positionV relativeFrom="paragraph">
                  <wp:posOffset>1162050</wp:posOffset>
                </wp:positionV>
                <wp:extent cx="6645275" cy="8587105"/>
                <wp:effectExtent l="0" t="0" r="3175" b="4445"/>
                <wp:wrapSquare wrapText="bothSides"/>
                <wp:docPr id="1044444895" name="キャンバス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133050219" name="テキスト ボックス 7"/>
                        <wps:cNvSpPr txBox="1"/>
                        <wps:spPr>
                          <a:xfrm>
                            <a:off x="47298" y="228600"/>
                            <a:ext cx="6597977" cy="1797269"/>
                          </a:xfrm>
                          <a:prstGeom prst="rect">
                            <a:avLst/>
                          </a:prstGeom>
                          <a:solidFill>
                            <a:schemeClr val="lt1"/>
                          </a:solidFill>
                          <a:ln w="6350">
                            <a:noFill/>
                          </a:ln>
                        </wps:spPr>
                        <wps:txbx>
                          <w:txbxContent>
                            <w:p w14:paraId="26B963D0" w14:textId="3E35B7C0" w:rsidR="00F260A0" w:rsidRPr="000A6BF9" w:rsidRDefault="00000000" w:rsidP="00F260A0">
                              <w:pPr>
                                <w:rPr>
                                  <w:rFonts w:ascii="Arial" w:eastAsia="游明朝" w:hAnsi="Arial" w:cs="Arial"/>
                                  <w:szCs w:val="21"/>
                                </w:rPr>
                              </w:pPr>
                              <w:r w:rsidRPr="000A6BF9">
                                <w:rPr>
                                  <w:rFonts w:ascii="Arial" w:eastAsia="游明朝" w:hAnsi="Arial" w:cs="Arial"/>
                                  <w:b/>
                                  <w:bCs/>
                                  <w:szCs w:val="21"/>
                                </w:rPr>
                                <w:t xml:space="preserve">Table </w:t>
                              </w:r>
                              <w:r w:rsidR="008F407D">
                                <w:rPr>
                                  <w:rFonts w:ascii="Arial" w:eastAsia="游明朝" w:hAnsi="Arial" w:cs="Arial"/>
                                  <w:b/>
                                  <w:bCs/>
                                  <w:szCs w:val="21"/>
                                </w:rPr>
                                <w:t>S</w:t>
                              </w:r>
                              <w:r w:rsidRPr="000A6BF9">
                                <w:rPr>
                                  <w:rFonts w:ascii="Arial" w:eastAsia="游明朝" w:hAnsi="Arial" w:cs="Arial"/>
                                  <w:b/>
                                  <w:bCs/>
                                  <w:szCs w:val="21"/>
                                </w:rPr>
                                <w:t>2. Calculation accuracy of the machine learning interatomic potential for physical properties of α-Fe and defect formation energies in α-Fe.</w:t>
                              </w:r>
                              <w:r w:rsidRPr="000A6BF9">
                                <w:rPr>
                                  <w:rFonts w:ascii="Arial" w:eastAsia="游明朝" w:hAnsi="Arial" w:cs="Arial"/>
                                  <w:szCs w:val="21"/>
                                </w:rPr>
                                <w:t> The values calculated using the EAM are also presented for comparison. The self-interstitial energy represents the formation energies of crowdion&lt;111&gt;, dumbbell&lt;110&gt;, dumbbell&lt;100&gt;, tetrahedral, and octahedral configurations, in order of top to bottom. In vacancy formation energy </w:t>
                              </w:r>
                              <w:r w:rsidRPr="000A6BF9">
                                <w:rPr>
                                  <w:rFonts w:ascii="Arial" w:eastAsia="游明朝" w:hAnsi="Arial" w:cs="Arial"/>
                                  <w:i/>
                                  <w:iCs/>
                                  <w:szCs w:val="21"/>
                                </w:rPr>
                                <w:t>E</w:t>
                              </w:r>
                              <w:r w:rsidRPr="000A6BF9">
                                <w:rPr>
                                  <w:rFonts w:ascii="Arial" w:eastAsia="游明朝" w:hAnsi="Arial" w:cs="Arial"/>
                                  <w:i/>
                                  <w:iCs/>
                                  <w:szCs w:val="21"/>
                                  <w:vertAlign w:val="subscript"/>
                                </w:rPr>
                                <w:t>m</w:t>
                              </w:r>
                              <w:r w:rsidRPr="000A6BF9">
                                <w:rPr>
                                  <w:rFonts w:ascii="Arial" w:eastAsia="游明朝" w:hAnsi="Arial" w:cs="Arial"/>
                                  <w:szCs w:val="21"/>
                                  <w:vertAlign w:val="subscript"/>
                                </w:rPr>
                                <w:t>V-</w:t>
                              </w:r>
                              <w:r w:rsidRPr="000A6BF9">
                                <w:rPr>
                                  <w:rFonts w:ascii="Arial" w:eastAsia="游明朝" w:hAnsi="Arial" w:cs="Arial"/>
                                  <w:i/>
                                  <w:iCs/>
                                  <w:szCs w:val="21"/>
                                  <w:vertAlign w:val="subscript"/>
                                </w:rPr>
                                <w:t>n</w:t>
                              </w:r>
                              <w:r w:rsidRPr="000A6BF9">
                                <w:rPr>
                                  <w:rFonts w:ascii="Arial" w:eastAsia="游明朝" w:hAnsi="Arial" w:cs="Arial"/>
                                  <w:szCs w:val="21"/>
                                  <w:vertAlign w:val="subscript"/>
                                </w:rPr>
                                <w:t>NN</w:t>
                              </w:r>
                              <w:r w:rsidRPr="000A6BF9">
                                <w:rPr>
                                  <w:rFonts w:ascii="Arial" w:eastAsia="游明朝" w:hAnsi="Arial" w:cs="Arial"/>
                                  <w:szCs w:val="21"/>
                                </w:rPr>
                                <w:t>, m is the number of vacancies, and </w:t>
                              </w:r>
                              <w:r w:rsidRPr="000A6BF9">
                                <w:rPr>
                                  <w:rFonts w:ascii="Arial" w:eastAsia="游明朝" w:hAnsi="Arial" w:cs="Arial"/>
                                  <w:i/>
                                  <w:iCs/>
                                  <w:szCs w:val="21"/>
                                </w:rPr>
                                <w:t>n</w:t>
                              </w:r>
                              <w:r w:rsidRPr="000A6BF9">
                                <w:rPr>
                                  <w:rFonts w:ascii="Arial" w:eastAsia="游明朝" w:hAnsi="Arial" w:cs="Arial"/>
                                  <w:szCs w:val="21"/>
                                </w:rPr>
                                <w:t> indicates that the vacancies are in the </w:t>
                              </w:r>
                              <w:r w:rsidRPr="000A6BF9">
                                <w:rPr>
                                  <w:rFonts w:ascii="Arial" w:eastAsia="游明朝" w:hAnsi="Arial" w:cs="Arial"/>
                                  <w:i/>
                                  <w:iCs/>
                                  <w:szCs w:val="21"/>
                                </w:rPr>
                                <w:t>n</w:t>
                              </w:r>
                              <w:r w:rsidRPr="000A6BF9">
                                <w:rPr>
                                  <w:rFonts w:ascii="Arial" w:eastAsia="游明朝" w:hAnsi="Arial" w:cs="Arial"/>
                                  <w:szCs w:val="21"/>
                                </w:rPr>
                                <w:t>-th nearest neighbor configuration.</w:t>
                              </w:r>
                              <w:r w:rsidRPr="000A6BF9">
                                <w:rPr>
                                  <w:rFonts w:ascii="Arial" w:hAnsi="Arial" w:cs="Arial"/>
                                </w:rPr>
                                <w:t xml:space="preserve"> </w:t>
                              </w:r>
                              <w:r w:rsidRPr="000A6BF9">
                                <w:rPr>
                                  <w:rFonts w:ascii="Arial" w:eastAsia="游明朝" w:hAnsi="Arial" w:cs="Arial"/>
                                  <w:szCs w:val="21"/>
                                </w:rPr>
                                <w:t>For comparison, values calculated using DFT and values calculated using MLIP and EAM constructed in previous studies are also shown.</w:t>
                              </w:r>
                            </w:p>
                          </w:txbxContent>
                        </wps:txbx>
                        <wps:bodyPr rot="0" spcFirstLastPara="0"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1756492314" name="図 1756492314"/>
                          <pic:cNvPicPr>
                            <a:picLocks noChangeAspect="1"/>
                          </pic:cNvPicPr>
                        </pic:nvPicPr>
                        <pic:blipFill>
                          <a:blip r:embed="rId10"/>
                          <a:stretch>
                            <a:fillRect/>
                          </a:stretch>
                        </pic:blipFill>
                        <pic:spPr>
                          <a:xfrm>
                            <a:off x="1429192" y="2157540"/>
                            <a:ext cx="3961958" cy="634652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30330B3" id="_x0000_s1030" editas="canvas" style="position:absolute;left:0;text-align:left;margin-left:472.05pt;margin-top:91.5pt;width:523.25pt;height:676.15pt;z-index:251678720;mso-position-horizontal:right;mso-position-horizontal-relative:margin;mso-width-relative:margin;mso-height-relative:margin" coordsize="66452,85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">
                <v:shape id="_x0000_s1031" type="#_x0000_t75" style="position:absolute;width:66452;height:85871;visibility:visible;mso-wrap-style:square" filled="t">
                  <v:fill o:detectmouseclick="t"/>
                  <v:path o:connecttype="none"/>
                </v:shape>
                <v:shape id="テキスト ボックス 7" o:spid="_x0000_s1032" type="#_x0000_t202" style="position:absolute;left:472;top:2286;width:65980;height:1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" fillcolor="white [3201]" stroked="f" strokeweight=".5pt">
                  <v:textbox>
                    <w:txbxContent>
                      <w:p w14:paraId="26B963D0" w14:textId="3E35B7C0" w:rsidR="00F260A0" w:rsidRPr="000A6BF9" w:rsidRDefault="00000000" w:rsidP="00F260A0">
                        <w:pPr>
                          <w:rPr>
                            <w:rFonts w:ascii="Arial" w:eastAsia="游明朝" w:hAnsi="Arial" w:cs="Arial"/>
                            <w:szCs w:val="21"/>
                          </w:rPr>
                        </w:pPr>
                        <w:r w:rsidRPr="000A6BF9">
                          <w:rPr>
                            <w:rFonts w:ascii="Arial" w:eastAsia="游明朝" w:hAnsi="Arial" w:cs="Arial"/>
                            <w:b/>
                            <w:bCs/>
                            <w:szCs w:val="21"/>
                          </w:rPr>
                          <w:t xml:space="preserve">Table </w:t>
                        </w:r>
                        <w:r w:rsidR="008F407D">
                          <w:rPr>
                            <w:rFonts w:ascii="Arial" w:eastAsia="游明朝" w:hAnsi="Arial" w:cs="Arial"/>
                            <w:b/>
                            <w:bCs/>
                            <w:szCs w:val="21"/>
                          </w:rPr>
                          <w:t>S</w:t>
                        </w:r>
                        <w:r w:rsidRPr="000A6BF9">
                          <w:rPr>
                            <w:rFonts w:ascii="Arial" w:eastAsia="游明朝" w:hAnsi="Arial" w:cs="Arial"/>
                            <w:b/>
                            <w:bCs/>
                            <w:szCs w:val="21"/>
                          </w:rPr>
                          <w:t>2. Calculation accuracy of the machine learning interatomic potential for physical properties of α-Fe and defect formation energies in α-Fe.</w:t>
                        </w:r>
                        <w:r w:rsidRPr="000A6BF9">
                          <w:rPr>
                            <w:rFonts w:ascii="Arial" w:eastAsia="游明朝" w:hAnsi="Arial" w:cs="Arial"/>
                            <w:szCs w:val="21"/>
                          </w:rPr>
                          <w:t> The values calculated using the EAM are also presented for comparison. The self-interstitial energy represents the formation energies of crowdion&lt;111&gt;, dumbbell&lt;110&gt;, dumbbell&lt;100&gt;, tetrahedral, and octahedral configurations, in order of top to bottom. In vacancy formation energy </w:t>
                        </w:r>
                        <w:r w:rsidRPr="000A6BF9">
                          <w:rPr>
                            <w:rFonts w:ascii="Arial" w:eastAsia="游明朝" w:hAnsi="Arial" w:cs="Arial"/>
                            <w:i/>
                            <w:iCs/>
                            <w:szCs w:val="21"/>
                          </w:rPr>
                          <w:t>E</w:t>
                        </w:r>
                        <w:r w:rsidRPr="000A6BF9">
                          <w:rPr>
                            <w:rFonts w:ascii="Arial" w:eastAsia="游明朝" w:hAnsi="Arial" w:cs="Arial"/>
                            <w:i/>
                            <w:iCs/>
                            <w:szCs w:val="21"/>
                            <w:vertAlign w:val="subscript"/>
                          </w:rPr>
                          <w:t>m</w:t>
                        </w:r>
                        <w:r w:rsidRPr="000A6BF9">
                          <w:rPr>
                            <w:rFonts w:ascii="Arial" w:eastAsia="游明朝" w:hAnsi="Arial" w:cs="Arial"/>
                            <w:szCs w:val="21"/>
                            <w:vertAlign w:val="subscript"/>
                          </w:rPr>
                          <w:t>V-</w:t>
                        </w:r>
                        <w:r w:rsidRPr="000A6BF9">
                          <w:rPr>
                            <w:rFonts w:ascii="Arial" w:eastAsia="游明朝" w:hAnsi="Arial" w:cs="Arial"/>
                            <w:i/>
                            <w:iCs/>
                            <w:szCs w:val="21"/>
                            <w:vertAlign w:val="subscript"/>
                          </w:rPr>
                          <w:t>n</w:t>
                        </w:r>
                        <w:r w:rsidRPr="000A6BF9">
                          <w:rPr>
                            <w:rFonts w:ascii="Arial" w:eastAsia="游明朝" w:hAnsi="Arial" w:cs="Arial"/>
                            <w:szCs w:val="21"/>
                            <w:vertAlign w:val="subscript"/>
                          </w:rPr>
                          <w:t>NN</w:t>
                        </w:r>
                        <w:r w:rsidRPr="000A6BF9">
                          <w:rPr>
                            <w:rFonts w:ascii="Arial" w:eastAsia="游明朝" w:hAnsi="Arial" w:cs="Arial"/>
                            <w:szCs w:val="21"/>
                          </w:rPr>
                          <w:t>, m is the number of vacancies, and </w:t>
                        </w:r>
                        <w:r w:rsidRPr="000A6BF9">
                          <w:rPr>
                            <w:rFonts w:ascii="Arial" w:eastAsia="游明朝" w:hAnsi="Arial" w:cs="Arial"/>
                            <w:i/>
                            <w:iCs/>
                            <w:szCs w:val="21"/>
                          </w:rPr>
                          <w:t>n</w:t>
                        </w:r>
                        <w:r w:rsidRPr="000A6BF9">
                          <w:rPr>
                            <w:rFonts w:ascii="Arial" w:eastAsia="游明朝" w:hAnsi="Arial" w:cs="Arial"/>
                            <w:szCs w:val="21"/>
                          </w:rPr>
                          <w:t> indicates that the vacancies are in the </w:t>
                        </w:r>
                        <w:r w:rsidRPr="000A6BF9">
                          <w:rPr>
                            <w:rFonts w:ascii="Arial" w:eastAsia="游明朝" w:hAnsi="Arial" w:cs="Arial"/>
                            <w:i/>
                            <w:iCs/>
                            <w:szCs w:val="21"/>
                          </w:rPr>
                          <w:t>n</w:t>
                        </w:r>
                        <w:r w:rsidRPr="000A6BF9">
                          <w:rPr>
                            <w:rFonts w:ascii="Arial" w:eastAsia="游明朝" w:hAnsi="Arial" w:cs="Arial"/>
                            <w:szCs w:val="21"/>
                          </w:rPr>
                          <w:t>-th nearest neighbor configuration.</w:t>
                        </w:r>
                        <w:r w:rsidRPr="000A6BF9">
                          <w:rPr>
                            <w:rFonts w:ascii="Arial" w:hAnsi="Arial" w:cs="Arial"/>
                          </w:rPr>
                          <w:t xml:space="preserve"> </w:t>
                        </w:r>
                        <w:r w:rsidRPr="000A6BF9">
                          <w:rPr>
                            <w:rFonts w:ascii="Arial" w:eastAsia="游明朝" w:hAnsi="Arial" w:cs="Arial"/>
                            <w:szCs w:val="21"/>
                          </w:rPr>
                          <w:t>For comparison, values calculated using DFT and values calculated using MLIP and EAM constructed in previous studies are also shown.</w:t>
                        </w:r>
                      </w:p>
                    </w:txbxContent>
                  </v:textbox>
                </v:shape>
                <v:shape id="図 1756492314" o:spid="_x0000_s1033" type="#_x0000_t75" style="position:absolute;left:14291;top:21575;width:39620;height:63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">
                  <v:imagedata r:id="rId11" o:title=""/>
                </v:shape>
                <w10:wrap type="square" anchorx="margin"/>
              </v:group>
            </w:pict>
          </mc:Fallback>
        </mc:AlternateContent>
      </w:r>
      <w:r w:rsidRPr="009A6840">
        <w:rPr>
          <w:rFonts w:ascii="Arial" w:eastAsia="游明朝" w:hAnsi="Arial" w:cs="Arial"/>
          <w:sz w:val="24"/>
          <w:szCs w:val="24"/>
        </w:rPr>
        <w:t xml:space="preserve">the qualitative </w:t>
      </w:r>
      <w:r w:rsidRPr="009A6840">
        <w:rPr>
          <w:rFonts w:ascii="Arial" w:hAnsi="Arial" w:cs="Arial"/>
          <w:sz w:val="24"/>
          <w:szCs w:val="24"/>
        </w:rPr>
        <w:t xml:space="preserve">energy </w:t>
      </w:r>
      <w:r w:rsidRPr="009A6840">
        <w:rPr>
          <w:rFonts w:ascii="Arial" w:eastAsia="游明朝" w:hAnsi="Arial" w:cs="Arial"/>
          <w:sz w:val="24"/>
          <w:szCs w:val="24"/>
        </w:rPr>
        <w:t xml:space="preserve">trend of the srew dislocation </w:t>
      </w:r>
      <w:r w:rsidRPr="009A6840">
        <w:rPr>
          <w:rFonts w:ascii="Arial" w:hAnsi="Arial" w:cs="Arial"/>
          <w:sz w:val="24"/>
          <w:szCs w:val="24"/>
        </w:rPr>
        <w:t>core structure.</w:t>
      </w:r>
      <w:r w:rsidRPr="009A6840">
        <w:rPr>
          <w:rFonts w:ascii="Arial" w:hAnsi="Arial" w:cs="Arial" w:hint="eastAsia"/>
          <w:sz w:val="24"/>
          <w:szCs w:val="24"/>
        </w:rPr>
        <w:t xml:space="preserve"> </w:t>
      </w:r>
    </w:p>
    <w:p w14:paraId="49E9D97A" w14:textId="77777777" w:rsidR="00F260A0" w:rsidRPr="009A6840" w:rsidRDefault="00000000" w:rsidP="00F260A0">
      <w:pPr>
        <w:widowControl/>
        <w:spacing w:line="480" w:lineRule="auto"/>
        <w:jc w:val="left"/>
        <w:rPr>
          <w:rFonts w:ascii="Arial" w:hAnsi="Arial" w:cs="Arial"/>
          <w:sz w:val="24"/>
          <w:szCs w:val="24"/>
        </w:rPr>
      </w:pPr>
      <w:r w:rsidRPr="009A6840">
        <w:rPr>
          <w:rFonts w:ascii="Arial" w:hAnsi="Arial" w:cs="Arial" w:hint="eastAsia"/>
          <w:noProof/>
          <w:sz w:val="24"/>
          <w:szCs w:val="24"/>
        </w:rPr>
        <mc:AlternateContent>
          <mc:Choice Requires="wpc">
            <w:drawing>
              <wp:anchor distT="0" distB="0" distL="114300" distR="114300" simplePos="0" relativeHeight="251666432" behindDoc="0" locked="0" layoutInCell="1" allowOverlap="1" wp14:anchorId="334CCB1E" wp14:editId="2418FC9E">
                <wp:simplePos x="0" y="0"/>
                <wp:positionH relativeFrom="margin">
                  <wp:posOffset>-6985</wp:posOffset>
                </wp:positionH>
                <wp:positionV relativeFrom="paragraph">
                  <wp:posOffset>6350</wp:posOffset>
                </wp:positionV>
                <wp:extent cx="6645275" cy="6523355"/>
                <wp:effectExtent l="0" t="0" r="3175" b="0"/>
                <wp:wrapTopAndBottom/>
                <wp:docPr id="1211683096" name="キャンバス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03734070" name="テキスト ボックス 7"/>
                        <wps:cNvSpPr txBox="1"/>
                        <wps:spPr>
                          <a:xfrm>
                            <a:off x="0" y="4942205"/>
                            <a:ext cx="6625590" cy="1469390"/>
                          </a:xfrm>
                          <a:prstGeom prst="rect">
                            <a:avLst/>
                          </a:prstGeom>
                          <a:solidFill>
                            <a:schemeClr val="lt1"/>
                          </a:solidFill>
                          <a:ln w="6350">
                            <a:noFill/>
                          </a:ln>
                        </wps:spPr>
                        <wps:txbx>
                          <w:txbxContent>
                            <w:p w14:paraId="5F12A8EA" w14:textId="2DF1875D" w:rsidR="00F260A0" w:rsidRPr="000A6BF9" w:rsidRDefault="00000000" w:rsidP="00F260A0">
                              <w:pPr>
                                <w:rPr>
                                  <w:rFonts w:ascii="Arial" w:eastAsia="游明朝" w:hAnsi="Arial" w:cs="Arial"/>
                                  <w:szCs w:val="21"/>
                                </w:rPr>
                              </w:pPr>
                              <w:r w:rsidRPr="000A6BF9">
                                <w:rPr>
                                  <w:rFonts w:ascii="Arial" w:eastAsia="游明朝" w:hAnsi="Arial" w:cs="Arial"/>
                                  <w:b/>
                                  <w:bCs/>
                                  <w:szCs w:val="21"/>
                                </w:rPr>
                                <w:t xml:space="preserve">Fig. S1. Calculation accuracy of the MTP for generalized stacking fault energy (GSFE) and Peierls potential. a </w:t>
                              </w:r>
                              <w:r w:rsidRPr="000A6BF9">
                                <w:rPr>
                                  <w:rFonts w:ascii="Arial" w:eastAsia="游明朝" w:hAnsi="Arial" w:cs="Arial"/>
                                  <w:szCs w:val="21"/>
                                </w:rPr>
                                <w:t xml:space="preserve">GSFE for the (110) plane, </w:t>
                              </w:r>
                              <w:r w:rsidRPr="000A6BF9">
                                <w:rPr>
                                  <w:rFonts w:ascii="Arial" w:eastAsia="游明朝" w:hAnsi="Arial" w:cs="Arial"/>
                                  <w:b/>
                                  <w:bCs/>
                                  <w:szCs w:val="21"/>
                                </w:rPr>
                                <w:t>b</w:t>
                              </w:r>
                              <w:r w:rsidRPr="000A6BF9">
                                <w:rPr>
                                  <w:rFonts w:ascii="Arial" w:eastAsia="游明朝" w:hAnsi="Arial" w:cs="Arial"/>
                                  <w:szCs w:val="21"/>
                                </w:rPr>
                                <w:t xml:space="preserve"> GSFE for the (112) plane, </w:t>
                              </w:r>
                              <w:r w:rsidRPr="000A6BF9">
                                <w:rPr>
                                  <w:rFonts w:ascii="Arial" w:eastAsia="游明朝" w:hAnsi="Arial" w:cs="Arial"/>
                                  <w:b/>
                                  <w:bCs/>
                                  <w:szCs w:val="21"/>
                                </w:rPr>
                                <w:t>c</w:t>
                              </w:r>
                              <w:r w:rsidRPr="000A6BF9">
                                <w:rPr>
                                  <w:rFonts w:ascii="Arial" w:eastAsia="游明朝" w:hAnsi="Arial" w:cs="Arial"/>
                                  <w:szCs w:val="21"/>
                                </w:rPr>
                                <w:t xml:space="preserve"> Peierls potential for the srew dislocation, showing the slip barrier of ½ screw dislocation from easy core to easy core determined by NEB, and </w:t>
                              </w:r>
                              <w:r w:rsidRPr="000A6BF9">
                                <w:rPr>
                                  <w:rFonts w:ascii="Arial" w:eastAsia="游明朝" w:hAnsi="Arial" w:cs="Arial"/>
                                  <w:b/>
                                  <w:bCs/>
                                  <w:szCs w:val="21"/>
                                </w:rPr>
                                <w:t>d</w:t>
                              </w:r>
                              <w:r w:rsidRPr="000A6BF9">
                                <w:rPr>
                                  <w:rFonts w:ascii="Arial" w:eastAsia="游明朝" w:hAnsi="Arial" w:cs="Arial"/>
                                  <w:szCs w:val="21"/>
                                </w:rPr>
                                <w:t xml:space="preserve"> 2D Peierls potential for the srew dislocation, showing the slip barrier of ½ screw dislocation from hard core to split core. For comparison, values calculated using DFT and values calculated using MLIP and EAM constructed in previous studies are also shown.</w:t>
                              </w:r>
                              <w:r w:rsidRPr="000A6BF9">
                                <w:rPr>
                                  <w:rFonts w:ascii="Arial" w:hAnsi="Arial" w:cs="Arial"/>
                                </w:rPr>
                                <w:t xml:space="preserve"> The </w:t>
                              </w:r>
                              <w:r w:rsidRPr="000A6BF9">
                                <w:rPr>
                                  <w:rFonts w:ascii="Arial" w:eastAsia="游明朝" w:hAnsi="Arial" w:cs="Arial"/>
                                  <w:szCs w:val="21"/>
                                </w:rPr>
                                <w:t xml:space="preserve">DFT results in </w:t>
                              </w:r>
                              <w:r w:rsidRPr="000A6BF9">
                                <w:rPr>
                                  <w:rFonts w:ascii="Arial" w:eastAsia="游明朝" w:hAnsi="Arial" w:cs="Arial"/>
                                  <w:b/>
                                  <w:bCs/>
                                  <w:szCs w:val="21"/>
                                </w:rPr>
                                <w:t>c</w:t>
                              </w:r>
                              <w:r w:rsidRPr="000A6BF9">
                                <w:rPr>
                                  <w:rFonts w:ascii="Arial" w:eastAsia="游明朝" w:hAnsi="Arial" w:cs="Arial"/>
                                  <w:szCs w:val="21"/>
                                </w:rPr>
                                <w:t xml:space="preserve"> and </w:t>
                              </w:r>
                              <w:r w:rsidRPr="000A6BF9">
                                <w:rPr>
                                  <w:rFonts w:ascii="Arial" w:eastAsia="游明朝" w:hAnsi="Arial" w:cs="Arial"/>
                                  <w:b/>
                                  <w:bCs/>
                                  <w:szCs w:val="21"/>
                                </w:rPr>
                                <w:t>d</w:t>
                              </w:r>
                              <w:r w:rsidRPr="000A6BF9">
                                <w:rPr>
                                  <w:rFonts w:ascii="Arial" w:eastAsia="游明朝" w:hAnsi="Arial" w:cs="Arial"/>
                                  <w:szCs w:val="21"/>
                                </w:rPr>
                                <w:t xml:space="preserve"> are values calculated in previous studies</w:t>
                              </w:r>
                              <w:r w:rsidR="00300A92">
                                <w:rPr>
                                  <w:rFonts w:ascii="Arial" w:eastAsia="游明朝" w:hAnsi="Arial" w:cs="Arial" w:hint="eastAsia"/>
                                  <w:szCs w:val="21"/>
                                </w:rPr>
                                <w:t>.</w:t>
                              </w:r>
                            </w:p>
                          </w:txbxContent>
                        </wps:txbx>
                        <wps:bodyPr rot="0" spcFirstLastPara="0" vert="horz" wrap="squar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1703209853" name="図 1703209853"/>
                          <pic:cNvPicPr>
                            <a:picLocks noChangeAspect="1"/>
                          </pic:cNvPicPr>
                        </pic:nvPicPr>
                        <pic:blipFill>
                          <a:blip r:embed="rId12"/>
                          <a:stretch>
                            <a:fillRect/>
                          </a:stretch>
                        </pic:blipFill>
                        <pic:spPr>
                          <a:xfrm>
                            <a:off x="252249" y="0"/>
                            <a:ext cx="6073024" cy="4914648"/>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34CCB1E" id="キャンバス 3" o:spid="_x0000_s1034" editas="canvas" style="position:absolute;margin-left:-.55pt;margin-top:.5pt;width:523.25pt;height:513.65pt;z-index:251666432;mso-position-horizontal-relative:margin;mso-width-relative:margin;mso-height-relative:margin" coordsize="66452,65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">
                <v:shape id="_x0000_s1035" type="#_x0000_t75" style="position:absolute;width:66452;height:65233;visibility:visible;mso-wrap-style:square" filled="t">
                  <v:fill o:detectmouseclick="t"/>
                  <v:path o:connecttype="none"/>
                </v:shape>
                <v:shape id="テキスト ボックス 7" o:spid="_x0000_s1036" type="#_x0000_t202" style="position:absolute;top:49422;width:66255;height:14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" fillcolor="white [3201]" stroked="f" strokeweight=".5pt">
                  <v:textbox style="mso-fit-shape-to-text:t">
                    <w:txbxContent>
                      <w:p w14:paraId="5F12A8EA" w14:textId="2DF1875D" w:rsidR="00F260A0" w:rsidRPr="000A6BF9" w:rsidRDefault="00000000" w:rsidP="00F260A0">
                        <w:pPr>
                          <w:rPr>
                            <w:rFonts w:ascii="Arial" w:eastAsia="游明朝" w:hAnsi="Arial" w:cs="Arial" w:hint="eastAsia"/>
                            <w:szCs w:val="21"/>
                          </w:rPr>
                        </w:pPr>
                        <w:r w:rsidRPr="000A6BF9">
                          <w:rPr>
                            <w:rFonts w:ascii="Arial" w:eastAsia="游明朝" w:hAnsi="Arial" w:cs="Arial"/>
                            <w:b/>
                            <w:bCs/>
                            <w:szCs w:val="21"/>
                          </w:rPr>
                          <w:t xml:space="preserve">Fig. S1. Calculation accuracy of the MTP for generalized stacking fault energy (GSFE) and Peierls potential. a </w:t>
                        </w:r>
                        <w:r w:rsidRPr="000A6BF9">
                          <w:rPr>
                            <w:rFonts w:ascii="Arial" w:eastAsia="游明朝" w:hAnsi="Arial" w:cs="Arial"/>
                            <w:szCs w:val="21"/>
                          </w:rPr>
                          <w:t xml:space="preserve">GSFE for the (110) plane, </w:t>
                        </w:r>
                        <w:r w:rsidRPr="000A6BF9">
                          <w:rPr>
                            <w:rFonts w:ascii="Arial" w:eastAsia="游明朝" w:hAnsi="Arial" w:cs="Arial"/>
                            <w:b/>
                            <w:bCs/>
                            <w:szCs w:val="21"/>
                          </w:rPr>
                          <w:t>b</w:t>
                        </w:r>
                        <w:r w:rsidRPr="000A6BF9">
                          <w:rPr>
                            <w:rFonts w:ascii="Arial" w:eastAsia="游明朝" w:hAnsi="Arial" w:cs="Arial"/>
                            <w:szCs w:val="21"/>
                          </w:rPr>
                          <w:t xml:space="preserve"> GSFE for the (112) plane, </w:t>
                        </w:r>
                        <w:r w:rsidRPr="000A6BF9">
                          <w:rPr>
                            <w:rFonts w:ascii="Arial" w:eastAsia="游明朝" w:hAnsi="Arial" w:cs="Arial"/>
                            <w:b/>
                            <w:bCs/>
                            <w:szCs w:val="21"/>
                          </w:rPr>
                          <w:t>c</w:t>
                        </w:r>
                        <w:r w:rsidRPr="000A6BF9">
                          <w:rPr>
                            <w:rFonts w:ascii="Arial" w:eastAsia="游明朝" w:hAnsi="Arial" w:cs="Arial"/>
                            <w:szCs w:val="21"/>
                          </w:rPr>
                          <w:t xml:space="preserve"> Peierls potential for the srew dislocation, showing the slip barrier of ½ screw dislocation from easy core to easy core determined by NEB, and </w:t>
                        </w:r>
                        <w:r w:rsidRPr="000A6BF9">
                          <w:rPr>
                            <w:rFonts w:ascii="Arial" w:eastAsia="游明朝" w:hAnsi="Arial" w:cs="Arial"/>
                            <w:b/>
                            <w:bCs/>
                            <w:szCs w:val="21"/>
                          </w:rPr>
                          <w:t>d</w:t>
                        </w:r>
                        <w:r w:rsidRPr="000A6BF9">
                          <w:rPr>
                            <w:rFonts w:ascii="Arial" w:eastAsia="游明朝" w:hAnsi="Arial" w:cs="Arial"/>
                            <w:szCs w:val="21"/>
                          </w:rPr>
                          <w:t xml:space="preserve"> 2D Peierls potential for the srew dislocation, showing the slip barrier of ½ screw dislocation from hard core to split core. For comparison, values calculated using DFT and values calculated using MLIP and EAM constructed in previous studies are also shown.</w:t>
                        </w:r>
                        <w:r w:rsidRPr="000A6BF9">
                          <w:rPr>
                            <w:rFonts w:ascii="Arial" w:hAnsi="Arial" w:cs="Arial"/>
                          </w:rPr>
                          <w:t xml:space="preserve"> The </w:t>
                        </w:r>
                        <w:r w:rsidRPr="000A6BF9">
                          <w:rPr>
                            <w:rFonts w:ascii="Arial" w:eastAsia="游明朝" w:hAnsi="Arial" w:cs="Arial"/>
                            <w:szCs w:val="21"/>
                          </w:rPr>
                          <w:t xml:space="preserve">DFT results in </w:t>
                        </w:r>
                        <w:r w:rsidRPr="000A6BF9">
                          <w:rPr>
                            <w:rFonts w:ascii="Arial" w:eastAsia="游明朝" w:hAnsi="Arial" w:cs="Arial"/>
                            <w:b/>
                            <w:bCs/>
                            <w:szCs w:val="21"/>
                          </w:rPr>
                          <w:t>c</w:t>
                        </w:r>
                        <w:r w:rsidRPr="000A6BF9">
                          <w:rPr>
                            <w:rFonts w:ascii="Arial" w:eastAsia="游明朝" w:hAnsi="Arial" w:cs="Arial"/>
                            <w:szCs w:val="21"/>
                          </w:rPr>
                          <w:t xml:space="preserve"> and </w:t>
                        </w:r>
                        <w:r w:rsidRPr="000A6BF9">
                          <w:rPr>
                            <w:rFonts w:ascii="Arial" w:eastAsia="游明朝" w:hAnsi="Arial" w:cs="Arial"/>
                            <w:b/>
                            <w:bCs/>
                            <w:szCs w:val="21"/>
                          </w:rPr>
                          <w:t>d</w:t>
                        </w:r>
                        <w:r w:rsidRPr="000A6BF9">
                          <w:rPr>
                            <w:rFonts w:ascii="Arial" w:eastAsia="游明朝" w:hAnsi="Arial" w:cs="Arial"/>
                            <w:szCs w:val="21"/>
                          </w:rPr>
                          <w:t xml:space="preserve"> are values calculated in previous studies</w:t>
                        </w:r>
                        <w:r w:rsidR="00300A92">
                          <w:rPr>
                            <w:rFonts w:ascii="Arial" w:eastAsia="游明朝" w:hAnsi="Arial" w:cs="Arial" w:hint="eastAsia"/>
                            <w:szCs w:val="21"/>
                          </w:rPr>
                          <w:t>.</w:t>
                        </w:r>
                      </w:p>
                    </w:txbxContent>
                  </v:textbox>
                </v:shape>
                <v:shape id="図 1703209853" o:spid="_x0000_s1037" type="#_x0000_t75" style="position:absolute;left:2522;width:60730;height:4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">
                  <v:imagedata r:id="rId13" o:title=""/>
                </v:shape>
                <w10:wrap type="topAndBottom" anchorx="margin"/>
              </v:group>
            </w:pict>
          </mc:Fallback>
        </mc:AlternateContent>
      </w:r>
      <w:r w:rsidRPr="009A6840">
        <w:rPr>
          <w:rFonts w:ascii="Arial" w:hAnsi="Arial" w:cs="Arial"/>
          <w:sz w:val="24"/>
          <w:szCs w:val="24"/>
        </w:rPr>
        <w:br w:type="page"/>
      </w:r>
    </w:p>
    <w:p w14:paraId="2B490C24" w14:textId="77777777" w:rsidR="00F260A0" w:rsidRPr="009A6840" w:rsidRDefault="00000000" w:rsidP="00F260A0">
      <w:pPr>
        <w:widowControl/>
        <w:spacing w:line="480" w:lineRule="auto"/>
        <w:jc w:val="left"/>
        <w:rPr>
          <w:rFonts w:ascii="Arial" w:hAnsi="Arial" w:cs="Arial"/>
          <w:b/>
          <w:bCs/>
          <w:sz w:val="24"/>
          <w:szCs w:val="24"/>
        </w:rPr>
      </w:pPr>
      <w:r w:rsidRPr="009A6840">
        <w:rPr>
          <w:rFonts w:ascii="Arial" w:hAnsi="Arial" w:cs="Arial"/>
          <w:b/>
          <w:bCs/>
          <w:sz w:val="24"/>
          <w:szCs w:val="24"/>
        </w:rPr>
        <w:t>Supplementary Note</w:t>
      </w:r>
      <w:r w:rsidRPr="009A6840">
        <w:rPr>
          <w:rFonts w:ascii="Arial" w:hAnsi="Arial" w:cs="Arial" w:hint="eastAsia"/>
          <w:b/>
          <w:bCs/>
          <w:sz w:val="24"/>
          <w:szCs w:val="24"/>
        </w:rPr>
        <w:t xml:space="preserve"> 3. </w:t>
      </w:r>
      <w:r w:rsidRPr="009A6840">
        <w:rPr>
          <w:rFonts w:ascii="Arial" w:hAnsi="Arial" w:cs="Arial"/>
          <w:b/>
          <w:bCs/>
          <w:sz w:val="24"/>
          <w:szCs w:val="24"/>
        </w:rPr>
        <w:t>Method for evaluating calculation accuracy of grain boundary segregation energy of hydrogen</w:t>
      </w:r>
    </w:p>
    <w:p w14:paraId="2C638D5B" w14:textId="03BC63CA" w:rsidR="00F260A0" w:rsidRPr="009A6840" w:rsidRDefault="00000000" w:rsidP="00A24C2E">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First, we describe a method for calculating the hydrogen segregation energy at symmetric tilt grain boundaries. The most stable grain boundary structure was determined using DFT for symmetric</w:t>
      </w:r>
      <w:r w:rsidRPr="009A6840">
        <w:rPr>
          <w:rFonts w:ascii="Arial" w:eastAsia="游明朝" w:hAnsi="Arial" w:cs="Arial"/>
          <w:sz w:val="24"/>
          <w:szCs w:val="24"/>
        </w:rPr>
        <w:t>ally tilted grain boundaries that d</w:t>
      </w:r>
      <w:r w:rsidRPr="009A6840">
        <w:rPr>
          <w:rFonts w:ascii="Arial" w:hAnsi="Arial" w:cs="Arial"/>
          <w:sz w:val="24"/>
          <w:szCs w:val="24"/>
        </w:rPr>
        <w:t>id not contain hydrogen. Several initial structures were created by shifting a single-crystal grain in a direction parallel to the grain boundary, and the cell size and atomic positions were relaxed.</w:t>
      </w:r>
      <w:r w:rsidRPr="009A6840">
        <w:rPr>
          <w:rFonts w:ascii="Arial" w:hAnsi="Arial" w:cs="Arial" w:hint="eastAsia"/>
          <w:sz w:val="24"/>
          <w:szCs w:val="24"/>
        </w:rPr>
        <w:t xml:space="preserve"> </w:t>
      </w:r>
      <w:r w:rsidRPr="009A6840">
        <w:rPr>
          <w:rFonts w:ascii="Arial" w:hAnsi="Arial" w:cs="Arial"/>
          <w:sz w:val="24"/>
          <w:szCs w:val="24"/>
        </w:rPr>
        <w:t>Using the most stable atomic structure as the initial structure, the initial position of hydrogen was determined using the method proposed by Ito et al.</w:t>
      </w:r>
      <w:r w:rsidRPr="009A6840">
        <w:rPr>
          <w:rFonts w:ascii="Arial" w:hAnsi="Arial" w:cs="Arial"/>
          <w:sz w:val="24"/>
          <w:szCs w:val="24"/>
          <w:vertAlign w:val="superscript"/>
        </w:rPr>
        <w:t>32</w:t>
      </w:r>
      <w:r w:rsidRPr="009A6840">
        <w:rPr>
          <w:rFonts w:ascii="Arial" w:hAnsi="Arial" w:cs="Arial"/>
          <w:sz w:val="24"/>
          <w:szCs w:val="24"/>
        </w:rPr>
        <w:t>.</w:t>
      </w:r>
      <w:r w:rsidRPr="009A6840">
        <w:rPr>
          <w:rFonts w:ascii="Arial" w:hAnsi="Arial" w:cs="Arial" w:hint="eastAsia"/>
          <w:sz w:val="24"/>
          <w:szCs w:val="24"/>
        </w:rPr>
        <w:t xml:space="preserve"> </w:t>
      </w:r>
      <w:r w:rsidRPr="009A6840">
        <w:rPr>
          <w:rFonts w:ascii="Arial" w:hAnsi="Arial" w:cs="Arial"/>
          <w:sz w:val="24"/>
          <w:szCs w:val="24"/>
        </w:rPr>
        <w:t xml:space="preserve">That is, we performed </w:t>
      </w:r>
      <w:r w:rsidRPr="009A6840">
        <w:rPr>
          <w:rFonts w:ascii="Arial" w:eastAsia="游明朝" w:hAnsi="Arial" w:cs="Arial"/>
          <w:sz w:val="24"/>
          <w:szCs w:val="24"/>
        </w:rPr>
        <w:t xml:space="preserve">a Voronoi division on the Fe atoms and found the vertices of the Voronoi </w:t>
      </w:r>
      <w:r w:rsidRPr="009A6840">
        <w:rPr>
          <w:rFonts w:ascii="Arial" w:hAnsi="Arial" w:cs="Arial"/>
          <w:sz w:val="24"/>
          <w:szCs w:val="24"/>
        </w:rPr>
        <w:t>polyhedra. This is the initial configuration corresponding to the tetrahedral sites. In addition, we determined the midpoints between a given Fe atom and its second-nearest Fe atom. This was the initial configuration corresponding to the octahedral sites. Among these tetrahedral and octahedral sites, we set all sites within 2.5 Å of the grain boundary center as the initial configuration of hydrogen.</w:t>
      </w:r>
      <w:r w:rsidRPr="009A6840">
        <w:rPr>
          <w:rFonts w:ascii="Arial" w:hAnsi="Arial" w:cs="Arial" w:hint="eastAsia"/>
          <w:sz w:val="24"/>
          <w:szCs w:val="24"/>
        </w:rPr>
        <w:t xml:space="preserve"> </w:t>
      </w:r>
      <w:r w:rsidRPr="009A6840">
        <w:rPr>
          <w:rFonts w:ascii="Arial" w:hAnsi="Arial" w:cs="Arial"/>
          <w:sz w:val="24"/>
          <w:szCs w:val="24"/>
        </w:rPr>
        <w:t xml:space="preserve">The atomic positions of the grain boundaries where hydrogen was positioned were relaxed using DFT, and the hydrogen segregation energy was calculated. At this time, one of the pairs with </w:t>
      </w:r>
      <w:r w:rsidRPr="009A6840">
        <w:rPr>
          <w:rFonts w:ascii="Arial" w:eastAsia="游明朝" w:hAnsi="Arial" w:cs="Arial"/>
          <w:sz w:val="24"/>
          <w:szCs w:val="24"/>
        </w:rPr>
        <w:t xml:space="preserve">a close segregation energy and coordinates of hydrogen after relaxation was deleted. </w:t>
      </w:r>
      <w:r w:rsidRPr="009A6840">
        <w:rPr>
          <w:rFonts w:ascii="Arial" w:hAnsi="Arial" w:cs="Arial"/>
          <w:sz w:val="24"/>
          <w:szCs w:val="24"/>
        </w:rPr>
        <w:t>After relaxation</w:t>
      </w:r>
      <w:r w:rsidRPr="009A6840">
        <w:rPr>
          <w:rFonts w:ascii="Arial" w:eastAsia="游明朝" w:hAnsi="Arial" w:cs="Arial"/>
          <w:sz w:val="24"/>
          <w:szCs w:val="24"/>
        </w:rPr>
        <w:t xml:space="preserve">, </w:t>
      </w:r>
      <w:r w:rsidRPr="009A6840">
        <w:rPr>
          <w:rFonts w:ascii="Arial" w:hAnsi="Arial" w:cs="Arial"/>
          <w:sz w:val="24"/>
          <w:szCs w:val="24"/>
        </w:rPr>
        <w:t>the grain boundaries containing hydrogen and those without hydrogen obtained from DFT were used as the initial structures, and the hydrogen segregation energy was calculated using each interatomic potential.</w:t>
      </w:r>
    </w:p>
    <w:p w14:paraId="0232B274" w14:textId="50602EF6" w:rsidR="00F260A0" w:rsidRPr="009A6840" w:rsidRDefault="00000000" w:rsidP="00A24C2E">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 xml:space="preserve">The calculation accuracy of the MLIP for general grain boundaries was evaluated using grain boundaries in a nanopolycrystal with random orientations obtained by Voronoi </w:t>
      </w:r>
      <w:r w:rsidR="00045478" w:rsidRPr="009A6840">
        <w:rPr>
          <w:rFonts w:ascii="Arial" w:hAnsi="Arial" w:cs="Arial"/>
          <w:sz w:val="24"/>
          <w:szCs w:val="24"/>
        </w:rPr>
        <w:t>tessellation</w:t>
      </w:r>
      <w:r w:rsidRPr="009A6840">
        <w:rPr>
          <w:rFonts w:ascii="Arial" w:hAnsi="Arial" w:cs="Arial"/>
          <w:sz w:val="24"/>
          <w:szCs w:val="24"/>
        </w:rPr>
        <w:t xml:space="preserve"> and relaxation of the interatomic potential. Relaxation of the nanopolycrystal was created using Fe MTP</w:t>
      </w:r>
      <w:r w:rsidRPr="009A6840">
        <w:rPr>
          <w:rFonts w:ascii="Arial" w:hAnsi="Arial" w:cs="Arial"/>
          <w:sz w:val="24"/>
          <w:szCs w:val="24"/>
          <w:vertAlign w:val="superscript"/>
        </w:rPr>
        <w:t>56</w:t>
      </w:r>
      <w:r w:rsidRPr="009A6840">
        <w:rPr>
          <w:rFonts w:ascii="Arial" w:hAnsi="Arial" w:cs="Arial"/>
          <w:sz w:val="24"/>
          <w:szCs w:val="24"/>
        </w:rPr>
        <w:t>, which reproduces general grain boundaries with DFT accuracy. The average grain boundary energy of the nanopolycrystal obtained in this manner reproduces the experimental value of</w:t>
      </w:r>
      <w:r w:rsidRPr="009A6840">
        <w:rPr>
          <w:rFonts w:ascii="Arial" w:hAnsi="Arial" w:cs="Arial"/>
          <w:sz w:val="24"/>
          <w:szCs w:val="24"/>
          <w:vertAlign w:val="superscript"/>
        </w:rPr>
        <w:t xml:space="preserve"> 65</w:t>
      </w:r>
      <w:r w:rsidRPr="009A6840">
        <w:rPr>
          <w:rFonts w:ascii="Arial" w:hAnsi="Arial" w:cs="Arial"/>
          <w:sz w:val="24"/>
          <w:szCs w:val="24"/>
        </w:rPr>
        <w:t>. From the grain boundaries (misorientation of 15° or more) contained in the nano-polycrystal, we extracted calculation cells of 15</w:t>
      </w:r>
      <w:r w:rsidRPr="009A6840">
        <w:rPr>
          <w:rFonts w:ascii="ＭＳ 明朝" w:eastAsia="ＭＳ 明朝" w:hAnsi="ＭＳ 明朝" w:cs="ＭＳ 明朝" w:hint="eastAsia"/>
          <w:sz w:val="24"/>
          <w:szCs w:val="24"/>
        </w:rPr>
        <w:t>Å</w:t>
      </w:r>
      <w:r w:rsidRPr="009A6840">
        <w:rPr>
          <w:rFonts w:ascii="Arial" w:hAnsi="Arial" w:cs="Arial"/>
          <w:sz w:val="24"/>
          <w:szCs w:val="24"/>
        </w:rPr>
        <w:t>×15</w:t>
      </w:r>
      <w:r w:rsidRPr="009A6840">
        <w:rPr>
          <w:rFonts w:ascii="ＭＳ 明朝" w:eastAsia="ＭＳ 明朝" w:hAnsi="ＭＳ 明朝" w:cs="ＭＳ 明朝" w:hint="eastAsia"/>
          <w:sz w:val="24"/>
          <w:szCs w:val="24"/>
        </w:rPr>
        <w:t>Å</w:t>
      </w:r>
      <w:r w:rsidRPr="009A6840">
        <w:rPr>
          <w:rFonts w:ascii="Arial" w:hAnsi="Arial" w:cs="Arial"/>
          <w:sz w:val="24"/>
          <w:szCs w:val="24"/>
        </w:rPr>
        <w:t>×15</w:t>
      </w:r>
      <w:r w:rsidRPr="009A6840">
        <w:rPr>
          <w:rFonts w:ascii="ＭＳ 明朝" w:eastAsia="ＭＳ 明朝" w:hAnsi="ＭＳ 明朝" w:cs="ＭＳ 明朝" w:hint="eastAsia"/>
          <w:sz w:val="24"/>
          <w:szCs w:val="24"/>
        </w:rPr>
        <w:t>Å</w:t>
      </w:r>
      <w:r w:rsidRPr="009A6840">
        <w:rPr>
          <w:rFonts w:ascii="Arial" w:hAnsi="Arial" w:cs="Arial"/>
          <w:sz w:val="24"/>
          <w:szCs w:val="24"/>
        </w:rPr>
        <w:t xml:space="preserve"> (containing approximately 250 atoms) for which DFT calculations could be performed. Periodic boundary conditions were imposed and atoms that were too close to each other near the edges of the calculation cell were removed.</w:t>
      </w:r>
      <w:r w:rsidRPr="009A6840">
        <w:rPr>
          <w:rFonts w:ascii="Arial" w:hAnsi="Arial" w:cs="Arial" w:hint="eastAsia"/>
          <w:sz w:val="24"/>
          <w:szCs w:val="24"/>
        </w:rPr>
        <w:t xml:space="preserve"> </w:t>
      </w:r>
      <w:r w:rsidRPr="009A6840">
        <w:rPr>
          <w:rFonts w:ascii="Arial" w:hAnsi="Arial" w:cs="Arial"/>
          <w:sz w:val="24"/>
          <w:szCs w:val="24"/>
        </w:rPr>
        <w:t>Grain boundaries are formed at the cell edges owing to periodic boundary conditions, but their effect on atoms near the cell center is negligible</w:t>
      </w:r>
      <w:r w:rsidRPr="009A6840">
        <w:rPr>
          <w:rFonts w:ascii="Arial" w:hAnsi="Arial" w:cs="Arial"/>
          <w:sz w:val="24"/>
          <w:szCs w:val="24"/>
          <w:vertAlign w:val="superscript"/>
        </w:rPr>
        <w:t>56</w:t>
      </w:r>
      <w:r w:rsidRPr="009A6840">
        <w:rPr>
          <w:rFonts w:ascii="Arial" w:hAnsi="Arial" w:cs="Arial"/>
          <w:sz w:val="24"/>
          <w:szCs w:val="24"/>
        </w:rPr>
        <w:t>. The atomic positions were relaxed by DFT with the 2.5 Å region at the edges of the calculation cell fixed.</w:t>
      </w:r>
      <w:r w:rsidRPr="009A6840">
        <w:rPr>
          <w:rFonts w:ascii="Arial" w:hAnsi="Arial" w:cs="Arial" w:hint="eastAsia"/>
          <w:sz w:val="24"/>
          <w:szCs w:val="24"/>
        </w:rPr>
        <w:t xml:space="preserve"> </w:t>
      </w:r>
      <w:r w:rsidRPr="009A6840">
        <w:rPr>
          <w:rFonts w:ascii="Arial" w:hAnsi="Arial" w:cs="Arial"/>
          <w:sz w:val="24"/>
          <w:szCs w:val="24"/>
        </w:rPr>
        <w:t>In addition, using the same method as for symmetric tilt grain boundaries, we determined the initial position of hydrogen in the region 1.5 Å from the cell center and 2.5 Å from the grain boundary center, where the effects of the extraction and periodic boundary conditions are negligible. After placing hydrogen in the initial position and fixing the 2.5 Å region at the end of the calculation cell, the atomic positions were relaxed using DFT, and the hydrogen segregation energy was calculated.</w:t>
      </w:r>
      <w:r w:rsidRPr="009A6840">
        <w:rPr>
          <w:rFonts w:ascii="Arial" w:hAnsi="Arial" w:cs="Arial" w:hint="eastAsia"/>
          <w:sz w:val="24"/>
          <w:szCs w:val="24"/>
        </w:rPr>
        <w:t xml:space="preserve"> </w:t>
      </w:r>
      <w:r w:rsidRPr="009A6840">
        <w:rPr>
          <w:rFonts w:ascii="Arial" w:hAnsi="Arial" w:cs="Arial"/>
          <w:sz w:val="24"/>
          <w:szCs w:val="24"/>
        </w:rPr>
        <w:t>The hydrogen-free cutout cell, which serves as a reference for the hydrogen segregation energy, was also fixed at the 2.5 Å region at the end of the calculation cell, and the atomic coordinates were relaxed to calculate the energy. Using the relaxed structures of the grain boundaries with and without hydrogen obtained from DFT as the initial structures, the hydrogen segregation energy was calculated for each interatomic potential.</w:t>
      </w:r>
      <w:r w:rsidRPr="009A6840">
        <w:rPr>
          <w:rFonts w:ascii="Arial" w:hAnsi="Arial" w:cs="Arial" w:hint="eastAsia"/>
          <w:sz w:val="24"/>
          <w:szCs w:val="24"/>
        </w:rPr>
        <w:t xml:space="preserve"> </w:t>
      </w:r>
      <w:r w:rsidRPr="009A6840">
        <w:rPr>
          <w:rFonts w:ascii="Arial" w:hAnsi="Arial" w:cs="Arial"/>
          <w:sz w:val="24"/>
          <w:szCs w:val="24"/>
        </w:rPr>
        <w:t>Five grain boundaries were selected and the segregation energy was evaluated for the initial configuration of 16 sites on average for each grain boundary.</w:t>
      </w:r>
    </w:p>
    <w:p w14:paraId="1C2226C5" w14:textId="77777777" w:rsidR="00F260A0" w:rsidRPr="009A6840" w:rsidRDefault="00000000" w:rsidP="00F260A0">
      <w:pPr>
        <w:widowControl/>
        <w:spacing w:line="480" w:lineRule="auto"/>
        <w:jc w:val="left"/>
        <w:rPr>
          <w:rFonts w:ascii="Arial" w:hAnsi="Arial" w:cs="Arial"/>
          <w:b/>
          <w:bCs/>
          <w:sz w:val="24"/>
          <w:szCs w:val="24"/>
        </w:rPr>
      </w:pPr>
      <w:r w:rsidRPr="009A6840">
        <w:rPr>
          <w:rFonts w:ascii="Arial" w:hAnsi="Arial" w:cs="Arial"/>
          <w:b/>
          <w:bCs/>
          <w:sz w:val="24"/>
          <w:szCs w:val="24"/>
        </w:rPr>
        <w:t>Supplementary Note</w:t>
      </w:r>
      <w:r w:rsidRPr="009A6840">
        <w:rPr>
          <w:rFonts w:ascii="Arial" w:hAnsi="Arial" w:cs="Arial" w:hint="eastAsia"/>
          <w:b/>
          <w:bCs/>
          <w:sz w:val="24"/>
          <w:szCs w:val="24"/>
        </w:rPr>
        <w:t xml:space="preserve"> 4. </w:t>
      </w:r>
      <w:r w:rsidRPr="009A6840">
        <w:rPr>
          <w:rFonts w:ascii="Arial" w:hAnsi="Arial" w:cs="Arial"/>
          <w:b/>
          <w:bCs/>
          <w:sz w:val="24"/>
          <w:szCs w:val="24"/>
        </w:rPr>
        <w:t>Validity of bicrystal model including general grain boundaries</w:t>
      </w:r>
    </w:p>
    <w:p w14:paraId="65361ECB" w14:textId="278CF3EC" w:rsidR="00F260A0" w:rsidRPr="009A6840" w:rsidRDefault="00000000" w:rsidP="005717DA">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In this study, a bicrystal</w:t>
      </w:r>
      <w:r w:rsidRPr="009A6840">
        <w:rPr>
          <w:rFonts w:ascii="Arial" w:eastAsia="游明朝" w:hAnsi="Arial" w:cs="Arial"/>
          <w:sz w:val="24"/>
          <w:szCs w:val="24"/>
        </w:rPr>
        <w:t>line</w:t>
      </w:r>
      <w:r w:rsidRPr="009A6840">
        <w:rPr>
          <w:rFonts w:ascii="Arial" w:hAnsi="Arial" w:cs="Arial"/>
          <w:sz w:val="24"/>
          <w:szCs w:val="24"/>
        </w:rPr>
        <w:t xml:space="preserve"> grain boundary model containing six general grain boundaries is used. The main article states that the grain boundaries contained in these grain boundary models have properties similar to those contained in nanopolycrystal models with random orientations obtained using Voronoi tessellation and structural relaxation using MLIP.</w:t>
      </w:r>
    </w:p>
    <w:p w14:paraId="684839AB" w14:textId="343CD252" w:rsidR="00F260A0" w:rsidRPr="009A6840" w:rsidRDefault="00000000" w:rsidP="005717DA">
      <w:pPr>
        <w:widowControl/>
        <w:spacing w:line="480" w:lineRule="auto"/>
        <w:ind w:firstLineChars="100" w:firstLine="240"/>
        <w:jc w:val="left"/>
        <w:rPr>
          <w:rFonts w:ascii="Arial" w:hAnsi="Arial" w:cs="Arial"/>
          <w:sz w:val="24"/>
          <w:szCs w:val="24"/>
        </w:rPr>
      </w:pPr>
      <w:r w:rsidRPr="009A6840">
        <w:rPr>
          <w:rFonts w:ascii="Arial" w:hAnsi="Arial" w:cs="Arial"/>
          <w:sz w:val="24"/>
          <w:szCs w:val="24"/>
        </w:rPr>
        <w:t>Fig. S2</w:t>
      </w:r>
      <w:r w:rsidR="007A0F4D">
        <w:rPr>
          <w:rFonts w:ascii="Arial" w:hAnsi="Arial" w:cs="Arial" w:hint="eastAsia"/>
          <w:sz w:val="24"/>
          <w:szCs w:val="24"/>
        </w:rPr>
        <w:t>a</w:t>
      </w:r>
      <w:r w:rsidRPr="009A6840">
        <w:rPr>
          <w:rFonts w:ascii="Arial" w:hAnsi="Arial" w:cs="Arial"/>
          <w:sz w:val="24"/>
          <w:szCs w:val="24"/>
        </w:rPr>
        <w:t xml:space="preserve"> shows the relationship between </w:t>
      </w:r>
      <w:r w:rsidRPr="009A6840">
        <w:rPr>
          <w:rFonts w:ascii="Arial" w:eastAsia="游明朝" w:hAnsi="Arial" w:cs="Arial"/>
          <w:sz w:val="24"/>
          <w:szCs w:val="24"/>
        </w:rPr>
        <w:t xml:space="preserve">the grain boundary energy and misorientation </w:t>
      </w:r>
      <w:r w:rsidRPr="009A6840">
        <w:rPr>
          <w:rFonts w:ascii="Arial" w:hAnsi="Arial" w:cs="Arial"/>
          <w:sz w:val="24"/>
          <w:szCs w:val="24"/>
        </w:rPr>
        <w:t xml:space="preserve">of </w:t>
      </w:r>
      <w:r w:rsidRPr="009A6840">
        <w:rPr>
          <w:rFonts w:ascii="Arial" w:eastAsia="游明朝" w:hAnsi="Arial" w:cs="Arial"/>
          <w:sz w:val="24"/>
          <w:szCs w:val="24"/>
        </w:rPr>
        <w:t xml:space="preserve">the grain boundaries in the nano-polycrystals. The relationships </w:t>
      </w:r>
      <w:r w:rsidRPr="009A6840">
        <w:rPr>
          <w:rFonts w:ascii="Arial" w:hAnsi="Arial" w:cs="Arial"/>
          <w:sz w:val="24"/>
          <w:szCs w:val="24"/>
        </w:rPr>
        <w:t xml:space="preserve">among </w:t>
      </w:r>
      <w:r w:rsidRPr="009A6840">
        <w:rPr>
          <w:rFonts w:ascii="Arial" w:eastAsia="游明朝" w:hAnsi="Arial" w:cs="Arial"/>
          <w:sz w:val="24"/>
          <w:szCs w:val="24"/>
        </w:rPr>
        <w:t xml:space="preserve">the general grain boundaries included in the six </w:t>
      </w:r>
      <w:r w:rsidRPr="009A6840">
        <w:rPr>
          <w:rFonts w:ascii="Arial" w:hAnsi="Arial" w:cs="Arial"/>
          <w:sz w:val="24"/>
          <w:szCs w:val="24"/>
        </w:rPr>
        <w:t>bicrystal models are also shown.</w:t>
      </w:r>
      <w:r w:rsidRPr="009A6840">
        <w:rPr>
          <w:rFonts w:ascii="Arial" w:hAnsi="Arial" w:cs="Arial" w:hint="eastAsia"/>
          <w:sz w:val="24"/>
          <w:szCs w:val="24"/>
        </w:rPr>
        <w:t xml:space="preserve"> </w:t>
      </w:r>
      <w:r w:rsidRPr="009A6840">
        <w:rPr>
          <w:rFonts w:ascii="Arial" w:hAnsi="Arial" w:cs="Arial"/>
          <w:sz w:val="24"/>
          <w:szCs w:val="24"/>
        </w:rPr>
        <w:t xml:space="preserve">For grain boundaries in nanopolycrystals, there was no correlation between </w:t>
      </w:r>
      <w:r w:rsidRPr="009A6840">
        <w:rPr>
          <w:rFonts w:ascii="Arial" w:eastAsia="游明朝" w:hAnsi="Arial" w:cs="Arial"/>
          <w:sz w:val="24"/>
          <w:szCs w:val="24"/>
        </w:rPr>
        <w:t xml:space="preserve">the grain boundary energy and misorientation for grain boundaries with a misorientation of 15° or more. The misorientation of grain boundaries in the six </w:t>
      </w:r>
      <w:r w:rsidRPr="009A6840">
        <w:rPr>
          <w:rFonts w:ascii="Arial" w:hAnsi="Arial" w:cs="Arial"/>
          <w:sz w:val="24"/>
          <w:szCs w:val="24"/>
        </w:rPr>
        <w:t>bicrystal models ranges from 25.4 to 47.91°, and the grain boundary energy ranges from 1.65 to 1.87 J/m2, which is similar to the grain boundary energy of grain boundaries in nano-polycrystals.</w:t>
      </w:r>
      <w:r w:rsidRPr="009A6840">
        <w:rPr>
          <w:rFonts w:ascii="Arial" w:hAnsi="Arial" w:cs="Arial" w:hint="eastAsia"/>
          <w:sz w:val="24"/>
          <w:szCs w:val="24"/>
        </w:rPr>
        <w:t xml:space="preserve"> </w:t>
      </w:r>
      <w:r w:rsidR="0006234A" w:rsidRPr="0006234A">
        <w:rPr>
          <w:rFonts w:ascii="Arial" w:hAnsi="Arial" w:cs="Arial"/>
          <w:sz w:val="24"/>
          <w:szCs w:val="24"/>
        </w:rPr>
        <w:t xml:space="preserve">As shown in Fig. </w:t>
      </w:r>
      <w:r w:rsidR="0006234A">
        <w:rPr>
          <w:rFonts w:ascii="Arial" w:hAnsi="Arial" w:cs="Arial" w:hint="eastAsia"/>
          <w:sz w:val="24"/>
          <w:szCs w:val="24"/>
        </w:rPr>
        <w:t>S</w:t>
      </w:r>
      <w:r w:rsidR="00EB029B">
        <w:rPr>
          <w:rFonts w:ascii="Arial" w:hAnsi="Arial" w:cs="Arial" w:hint="eastAsia"/>
          <w:sz w:val="24"/>
          <w:szCs w:val="24"/>
        </w:rPr>
        <w:t>2</w:t>
      </w:r>
      <w:r w:rsidR="0006234A" w:rsidRPr="0006234A">
        <w:rPr>
          <w:rFonts w:ascii="Arial" w:hAnsi="Arial" w:cs="Arial"/>
          <w:sz w:val="24"/>
          <w:szCs w:val="24"/>
        </w:rPr>
        <w:t>b, no specific periodic structure is observed at any of the six grain boundaries.</w:t>
      </w:r>
      <w:r w:rsidR="0006234A">
        <w:rPr>
          <w:rFonts w:ascii="Arial" w:hAnsi="Arial" w:cs="Arial" w:hint="eastAsia"/>
          <w:sz w:val="24"/>
          <w:szCs w:val="24"/>
        </w:rPr>
        <w:t xml:space="preserve"> </w:t>
      </w:r>
      <w:r w:rsidRPr="009A6840">
        <w:rPr>
          <w:rFonts w:ascii="Arial" w:eastAsia="游明朝" w:hAnsi="Arial" w:cs="Arial"/>
          <w:sz w:val="24"/>
          <w:szCs w:val="24"/>
        </w:rPr>
        <w:t xml:space="preserve">These results indicate that a </w:t>
      </w:r>
      <w:r w:rsidRPr="009A6840">
        <w:rPr>
          <w:rFonts w:ascii="Arial" w:hAnsi="Arial" w:cs="Arial"/>
          <w:sz w:val="24"/>
          <w:szCs w:val="24"/>
        </w:rPr>
        <w:t>bicrystal</w:t>
      </w:r>
      <w:r w:rsidRPr="009A6840">
        <w:rPr>
          <w:rFonts w:ascii="Arial" w:eastAsia="游明朝" w:hAnsi="Arial" w:cs="Arial"/>
          <w:sz w:val="24"/>
          <w:szCs w:val="24"/>
        </w:rPr>
        <w:t>line</w:t>
      </w:r>
      <w:r w:rsidRPr="009A6840">
        <w:rPr>
          <w:rFonts w:ascii="Arial" w:hAnsi="Arial" w:cs="Arial"/>
          <w:sz w:val="24"/>
          <w:szCs w:val="24"/>
        </w:rPr>
        <w:t xml:space="preserve"> model containing general grain boundaries comparable to those in polycrystals was obtained.</w:t>
      </w:r>
    </w:p>
    <w:p w14:paraId="35D952DA" w14:textId="77777777" w:rsidR="00F260A0" w:rsidRPr="009A6840" w:rsidRDefault="00000000" w:rsidP="00F260A0">
      <w:pPr>
        <w:widowControl/>
        <w:spacing w:line="480" w:lineRule="auto"/>
        <w:jc w:val="left"/>
        <w:rPr>
          <w:rFonts w:ascii="Arial" w:hAnsi="Arial" w:cs="Arial"/>
          <w:sz w:val="24"/>
          <w:szCs w:val="24"/>
        </w:rPr>
      </w:pPr>
      <w:r w:rsidRPr="009A6840">
        <w:rPr>
          <w:rFonts w:ascii="Arial" w:hAnsi="Arial" w:cs="Arial"/>
          <w:noProof/>
          <w:sz w:val="24"/>
          <w:szCs w:val="24"/>
        </w:rPr>
        <mc:AlternateContent>
          <mc:Choice Requires="wpc">
            <w:drawing>
              <wp:inline distT="0" distB="0" distL="0" distR="0" wp14:anchorId="6D9FEE25" wp14:editId="1EEEDBCA">
                <wp:extent cx="6618605" cy="5438899"/>
                <wp:effectExtent l="0" t="0" r="0" b="9525"/>
                <wp:docPr id="5974301" name="キャンバス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09626933" name="テキスト ボックス 7"/>
                        <wps:cNvSpPr txBox="1"/>
                        <wps:spPr>
                          <a:xfrm>
                            <a:off x="6556" y="4428841"/>
                            <a:ext cx="6530720" cy="1009934"/>
                          </a:xfrm>
                          <a:prstGeom prst="rect">
                            <a:avLst/>
                          </a:prstGeom>
                          <a:solidFill>
                            <a:schemeClr val="lt1"/>
                          </a:solidFill>
                          <a:ln w="6350">
                            <a:noFill/>
                          </a:ln>
                        </wps:spPr>
                        <wps:txbx>
                          <w:txbxContent>
                            <w:p w14:paraId="423FAE29" w14:textId="392EA064" w:rsidR="00F260A0" w:rsidRPr="000A6BF9" w:rsidRDefault="00000000" w:rsidP="00F260A0">
                              <w:pPr>
                                <w:rPr>
                                  <w:rFonts w:ascii="Arial" w:eastAsia="游明朝" w:hAnsi="Arial" w:cs="Arial"/>
                                  <w:szCs w:val="21"/>
                                </w:rPr>
                              </w:pPr>
                              <w:r w:rsidRPr="002D0D5E">
                                <w:rPr>
                                  <w:rFonts w:ascii="Arial" w:eastAsia="游明朝" w:hAnsi="Arial" w:cs="Arial"/>
                                  <w:b/>
                                  <w:bCs/>
                                  <w:szCs w:val="21"/>
                                </w:rPr>
                                <w:t>Fig. S</w:t>
                              </w:r>
                              <w:r w:rsidR="0082423D" w:rsidRPr="002D0D5E">
                                <w:rPr>
                                  <w:rFonts w:ascii="Arial" w:eastAsia="游明朝" w:hAnsi="Arial" w:cs="Arial" w:hint="eastAsia"/>
                                  <w:b/>
                                  <w:bCs/>
                                  <w:szCs w:val="21"/>
                                </w:rPr>
                                <w:t>2</w:t>
                              </w:r>
                              <w:r w:rsidRPr="002D0D5E">
                                <w:rPr>
                                  <w:rFonts w:ascii="Arial" w:eastAsia="游明朝" w:hAnsi="Arial" w:cs="Arial"/>
                                  <w:b/>
                                  <w:bCs/>
                                  <w:szCs w:val="21"/>
                                </w:rPr>
                                <w:t>. Validity of the bicrystal grain boundary model including general grain boundaries.</w:t>
                              </w:r>
                              <w:r w:rsidRPr="002D0D5E">
                                <w:rPr>
                                  <w:rFonts w:ascii="Arial" w:eastAsia="游明朝" w:hAnsi="Arial" w:cs="Arial"/>
                                  <w:szCs w:val="21"/>
                                </w:rPr>
                                <w:t xml:space="preserve"> </w:t>
                              </w:r>
                              <w:r w:rsidRPr="002D0D5E">
                                <w:rPr>
                                  <w:rFonts w:ascii="Arial" w:eastAsia="游明朝" w:hAnsi="Arial" w:cs="Arial"/>
                                  <w:b/>
                                  <w:bCs/>
                                  <w:szCs w:val="21"/>
                                </w:rPr>
                                <w:t xml:space="preserve">a </w:t>
                              </w:r>
                              <w:r w:rsidRPr="002D0D5E">
                                <w:rPr>
                                  <w:rFonts w:ascii="Arial" w:eastAsia="游明朝" w:hAnsi="Arial" w:cs="Arial"/>
                                  <w:szCs w:val="21"/>
                                </w:rPr>
                                <w:t>Relationship between crystal misorientation and grain boundary energy included in the nano-polycrystal model and bicrystal model.</w:t>
                              </w:r>
                              <w:r w:rsidR="00FC0599" w:rsidRPr="002D0D5E">
                                <w:rPr>
                                  <w:rFonts w:ascii="Arial" w:eastAsia="游明朝" w:hAnsi="Arial" w:cs="Arial" w:hint="eastAsia"/>
                                  <w:szCs w:val="21"/>
                                </w:rPr>
                                <w:t xml:space="preserve"> </w:t>
                              </w:r>
                              <w:r w:rsidR="00FC0599" w:rsidRPr="002D0D5E">
                                <w:rPr>
                                  <w:rFonts w:ascii="Arial" w:eastAsia="游明朝" w:hAnsi="Arial" w:cs="Arial" w:hint="eastAsia"/>
                                  <w:b/>
                                  <w:bCs/>
                                  <w:szCs w:val="21"/>
                                </w:rPr>
                                <w:t>b</w:t>
                              </w:r>
                              <w:r w:rsidR="00FC0599" w:rsidRPr="002D0D5E">
                                <w:rPr>
                                  <w:rFonts w:ascii="Arial" w:eastAsia="游明朝" w:hAnsi="Arial" w:cs="Arial" w:hint="eastAsia"/>
                                  <w:szCs w:val="21"/>
                                </w:rPr>
                                <w:t xml:space="preserve"> </w:t>
                              </w:r>
                              <w:r w:rsidR="00247BA0" w:rsidRPr="002D0D5E">
                                <w:rPr>
                                  <w:rFonts w:ascii="Arial" w:eastAsia="游明朝" w:hAnsi="Arial" w:cs="Arial"/>
                                  <w:szCs w:val="21"/>
                                </w:rPr>
                                <w:t>Atomic structure and colo</w:t>
                              </w:r>
                              <w:r w:rsidR="00247BA0" w:rsidRPr="00247BA0">
                                <w:rPr>
                                  <w:rFonts w:ascii="Arial" w:eastAsia="游明朝" w:hAnsi="Arial" w:cs="Arial"/>
                                  <w:szCs w:val="21"/>
                                </w:rPr>
                                <w:t xml:space="preserve">r map of the energy of each atom </w:t>
                              </w:r>
                              <w:r w:rsidR="00C246EF">
                                <w:rPr>
                                  <w:rFonts w:ascii="Arial" w:eastAsia="游明朝" w:hAnsi="Arial" w:cs="Arial" w:hint="eastAsia"/>
                                  <w:szCs w:val="21"/>
                                </w:rPr>
                                <w:t>in</w:t>
                              </w:r>
                              <w:r w:rsidR="00247BA0" w:rsidRPr="00247BA0">
                                <w:rPr>
                                  <w:rFonts w:ascii="Arial" w:eastAsia="游明朝" w:hAnsi="Arial" w:cs="Arial"/>
                                  <w:szCs w:val="21"/>
                                </w:rPr>
                                <w:t xml:space="preserve"> bicrystal grain boundary model</w:t>
                              </w:r>
                              <w:r w:rsidR="002D0D5E">
                                <w:rPr>
                                  <w:rFonts w:ascii="Arial" w:eastAsia="游明朝" w:hAnsi="Arial" w:cs="Arial" w:hint="eastAsia"/>
                                  <w:szCs w:val="21"/>
                                </w:rPr>
                                <w:t>s</w:t>
                              </w:r>
                              <w:r w:rsidR="00247BA0" w:rsidRPr="00247BA0">
                                <w:rPr>
                                  <w:rFonts w:ascii="Arial" w:eastAsia="游明朝" w:hAnsi="Arial" w:cs="Arial"/>
                                  <w:szCs w:val="21"/>
                                </w:rPr>
                                <w:t>. The energy reference is the energy of Fe atoms in a perfect crystal.</w:t>
                              </w:r>
                            </w:p>
                            <w:p w14:paraId="20091FE8" w14:textId="77777777" w:rsidR="00F260A0" w:rsidRPr="000A6BF9" w:rsidRDefault="00F260A0" w:rsidP="00F260A0">
                              <w:pPr>
                                <w:rPr>
                                  <w:rFonts w:ascii="Arial" w:eastAsia="游明朝" w:hAnsi="Arial" w:cs="Arial"/>
                                  <w:szCs w:val="21"/>
                                </w:rPr>
                              </w:pPr>
                            </w:p>
                          </w:txbxContent>
                        </wps:txbx>
                        <wps:bodyPr rot="0" spcFirstLastPara="0"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1134786722" name="図 1134786722"/>
                          <pic:cNvPicPr>
                            <a:picLocks noChangeAspect="1"/>
                          </pic:cNvPicPr>
                        </pic:nvPicPr>
                        <pic:blipFill>
                          <a:blip r:embed="rId14"/>
                          <a:stretch>
                            <a:fillRect/>
                          </a:stretch>
                        </pic:blipFill>
                        <pic:spPr>
                          <a:xfrm>
                            <a:off x="106879" y="44505"/>
                            <a:ext cx="6282046" cy="4384335"/>
                          </a:xfrm>
                          <a:prstGeom prst="rect">
                            <a:avLst/>
                          </a:prstGeom>
                        </pic:spPr>
                      </pic:pic>
                    </wpc:wpc>
                  </a:graphicData>
                </a:graphic>
              </wp:inline>
            </w:drawing>
          </mc:Choice>
          <mc:Fallback>
            <w:pict>
              <v:group w14:anchorId="6D9FEE25" id="キャンバス 4" o:spid="_x0000_s1038" editas="canvas" style="width:521.15pt;height:428.25pt;mso-position-horizontal-relative:char;mso-position-vertical-relative:line" coordsize="66186,54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">
                <v:shape id="_x0000_s1039" type="#_x0000_t75" style="position:absolute;width:66186;height:54387;visibility:visible;mso-wrap-style:square" filled="t">
                  <v:fill o:detectmouseclick="t"/>
                  <v:path o:connecttype="none"/>
                </v:shape>
                <v:shapetype id="_x0000_t202" coordsize="21600,21600" o:spt="202" path="m,l,21600r21600,l21600,xe">
                  <v:stroke joinstyle="miter"/>
                  <v:path gradientshapeok="t" o:connecttype="rect"/>
                </v:shapetype>
                <v:shape id="テキスト ボックス 7" o:spid="_x0000_s1040" type="#_x0000_t202" style="position:absolute;left:65;top:44288;width:65307;height:10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" fillcolor="white [3201]" stroked="f" strokeweight=".5pt">
                  <v:textbox>
                    <w:txbxContent>
                      <w:p w14:paraId="423FAE29" w14:textId="392EA064" w:rsidR="00F260A0" w:rsidRPr="000A6BF9" w:rsidRDefault="00000000" w:rsidP="00F260A0">
                        <w:pPr>
                          <w:rPr>
                            <w:rFonts w:ascii="Arial" w:eastAsia="游明朝" w:hAnsi="Arial" w:cs="Arial" w:hint="eastAsia"/>
                            <w:szCs w:val="21"/>
                          </w:rPr>
                        </w:pPr>
                        <w:r w:rsidRPr="002D0D5E">
                          <w:rPr>
                            <w:rFonts w:ascii="Arial" w:eastAsia="游明朝" w:hAnsi="Arial" w:cs="Arial"/>
                            <w:b/>
                            <w:bCs/>
                            <w:szCs w:val="21"/>
                          </w:rPr>
                          <w:t>Fig. S</w:t>
                        </w:r>
                        <w:r w:rsidR="0082423D" w:rsidRPr="002D0D5E">
                          <w:rPr>
                            <w:rFonts w:ascii="Arial" w:eastAsia="游明朝" w:hAnsi="Arial" w:cs="Arial" w:hint="eastAsia"/>
                            <w:b/>
                            <w:bCs/>
                            <w:szCs w:val="21"/>
                          </w:rPr>
                          <w:t>2</w:t>
                        </w:r>
                        <w:r w:rsidRPr="002D0D5E">
                          <w:rPr>
                            <w:rFonts w:ascii="Arial" w:eastAsia="游明朝" w:hAnsi="Arial" w:cs="Arial"/>
                            <w:b/>
                            <w:bCs/>
                            <w:szCs w:val="21"/>
                          </w:rPr>
                          <w:t>. Validity of the bicrystal grain boundary model including general grain boundaries.</w:t>
                        </w:r>
                        <w:r w:rsidRPr="002D0D5E">
                          <w:rPr>
                            <w:rFonts w:ascii="Arial" w:eastAsia="游明朝" w:hAnsi="Arial" w:cs="Arial"/>
                            <w:szCs w:val="21"/>
                          </w:rPr>
                          <w:t xml:space="preserve"> </w:t>
                        </w:r>
                        <w:r w:rsidRPr="002D0D5E">
                          <w:rPr>
                            <w:rFonts w:ascii="Arial" w:eastAsia="游明朝" w:hAnsi="Arial" w:cs="Arial"/>
                            <w:b/>
                            <w:bCs/>
                            <w:szCs w:val="21"/>
                          </w:rPr>
                          <w:t xml:space="preserve">a </w:t>
                        </w:r>
                        <w:r w:rsidRPr="002D0D5E">
                          <w:rPr>
                            <w:rFonts w:ascii="Arial" w:eastAsia="游明朝" w:hAnsi="Arial" w:cs="Arial"/>
                            <w:szCs w:val="21"/>
                          </w:rPr>
                          <w:t xml:space="preserve">Relationship between crystal misorientation and grain boundary energy included in the nano-polycrystal model and </w:t>
                        </w:r>
                        <w:proofErr w:type="spellStart"/>
                        <w:r w:rsidRPr="002D0D5E">
                          <w:rPr>
                            <w:rFonts w:ascii="Arial" w:eastAsia="游明朝" w:hAnsi="Arial" w:cs="Arial"/>
                            <w:szCs w:val="21"/>
                          </w:rPr>
                          <w:t>bicrystal</w:t>
                        </w:r>
                        <w:proofErr w:type="spellEnd"/>
                        <w:r w:rsidRPr="002D0D5E">
                          <w:rPr>
                            <w:rFonts w:ascii="Arial" w:eastAsia="游明朝" w:hAnsi="Arial" w:cs="Arial"/>
                            <w:szCs w:val="21"/>
                          </w:rPr>
                          <w:t xml:space="preserve"> model.</w:t>
                        </w:r>
                        <w:r w:rsidR="00FC0599" w:rsidRPr="002D0D5E">
                          <w:rPr>
                            <w:rFonts w:ascii="Arial" w:eastAsia="游明朝" w:hAnsi="Arial" w:cs="Arial" w:hint="eastAsia"/>
                            <w:szCs w:val="21"/>
                          </w:rPr>
                          <w:t xml:space="preserve"> </w:t>
                        </w:r>
                        <w:r w:rsidR="00FC0599" w:rsidRPr="002D0D5E">
                          <w:rPr>
                            <w:rFonts w:ascii="Arial" w:eastAsia="游明朝" w:hAnsi="Arial" w:cs="Arial" w:hint="eastAsia"/>
                            <w:b/>
                            <w:bCs/>
                            <w:szCs w:val="21"/>
                          </w:rPr>
                          <w:t>b</w:t>
                        </w:r>
                        <w:r w:rsidR="00FC0599" w:rsidRPr="002D0D5E">
                          <w:rPr>
                            <w:rFonts w:ascii="Arial" w:eastAsia="游明朝" w:hAnsi="Arial" w:cs="Arial" w:hint="eastAsia"/>
                            <w:szCs w:val="21"/>
                          </w:rPr>
                          <w:t xml:space="preserve"> </w:t>
                        </w:r>
                        <w:proofErr w:type="gramStart"/>
                        <w:r w:rsidR="00247BA0" w:rsidRPr="002D0D5E">
                          <w:rPr>
                            <w:rFonts w:ascii="Arial" w:eastAsia="游明朝" w:hAnsi="Arial" w:cs="Arial"/>
                            <w:szCs w:val="21"/>
                          </w:rPr>
                          <w:t>Atomic</w:t>
                        </w:r>
                        <w:proofErr w:type="gramEnd"/>
                        <w:r w:rsidR="00247BA0" w:rsidRPr="002D0D5E">
                          <w:rPr>
                            <w:rFonts w:ascii="Arial" w:eastAsia="游明朝" w:hAnsi="Arial" w:cs="Arial"/>
                            <w:szCs w:val="21"/>
                          </w:rPr>
                          <w:t xml:space="preserve"> structure and colo</w:t>
                        </w:r>
                        <w:r w:rsidR="00247BA0" w:rsidRPr="00247BA0">
                          <w:rPr>
                            <w:rFonts w:ascii="Arial" w:eastAsia="游明朝" w:hAnsi="Arial" w:cs="Arial"/>
                            <w:szCs w:val="21"/>
                          </w:rPr>
                          <w:t xml:space="preserve">r map of the energy of each atom </w:t>
                        </w:r>
                        <w:r w:rsidR="00C246EF">
                          <w:rPr>
                            <w:rFonts w:ascii="Arial" w:eastAsia="游明朝" w:hAnsi="Arial" w:cs="Arial" w:hint="eastAsia"/>
                            <w:szCs w:val="21"/>
                          </w:rPr>
                          <w:t>in</w:t>
                        </w:r>
                        <w:r w:rsidR="00247BA0" w:rsidRPr="00247BA0">
                          <w:rPr>
                            <w:rFonts w:ascii="Arial" w:eastAsia="游明朝" w:hAnsi="Arial" w:cs="Arial"/>
                            <w:szCs w:val="21"/>
                          </w:rPr>
                          <w:t xml:space="preserve"> </w:t>
                        </w:r>
                        <w:proofErr w:type="spellStart"/>
                        <w:r w:rsidR="00247BA0" w:rsidRPr="00247BA0">
                          <w:rPr>
                            <w:rFonts w:ascii="Arial" w:eastAsia="游明朝" w:hAnsi="Arial" w:cs="Arial"/>
                            <w:szCs w:val="21"/>
                          </w:rPr>
                          <w:t>bicrystal</w:t>
                        </w:r>
                        <w:proofErr w:type="spellEnd"/>
                        <w:r w:rsidR="00247BA0" w:rsidRPr="00247BA0">
                          <w:rPr>
                            <w:rFonts w:ascii="Arial" w:eastAsia="游明朝" w:hAnsi="Arial" w:cs="Arial"/>
                            <w:szCs w:val="21"/>
                          </w:rPr>
                          <w:t xml:space="preserve"> grain boundary model</w:t>
                        </w:r>
                        <w:r w:rsidR="002D0D5E">
                          <w:rPr>
                            <w:rFonts w:ascii="Arial" w:eastAsia="游明朝" w:hAnsi="Arial" w:cs="Arial" w:hint="eastAsia"/>
                            <w:szCs w:val="21"/>
                          </w:rPr>
                          <w:t>s</w:t>
                        </w:r>
                        <w:r w:rsidR="00247BA0" w:rsidRPr="00247BA0">
                          <w:rPr>
                            <w:rFonts w:ascii="Arial" w:eastAsia="游明朝" w:hAnsi="Arial" w:cs="Arial"/>
                            <w:szCs w:val="21"/>
                          </w:rPr>
                          <w:t>. The energy reference is the energy of Fe atoms in a perfect crystal.</w:t>
                        </w:r>
                      </w:p>
                      <w:p w14:paraId="20091FE8" w14:textId="77777777" w:rsidR="00F260A0" w:rsidRPr="000A6BF9" w:rsidRDefault="00F260A0" w:rsidP="00F260A0">
                        <w:pPr>
                          <w:rPr>
                            <w:rFonts w:ascii="Arial" w:eastAsia="游明朝" w:hAnsi="Arial" w:cs="Arial"/>
                            <w:szCs w:val="21"/>
                          </w:rPr>
                        </w:pPr>
                      </w:p>
                    </w:txbxContent>
                  </v:textbox>
                </v:shape>
                <v:shape id="図 1134786722" o:spid="_x0000_s1041" type="#_x0000_t75" style="position:absolute;left:1068;top:445;width:62821;height:43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">
                  <v:imagedata r:id="rId15" o:title=""/>
                </v:shape>
                <w10:anchorlock/>
              </v:group>
            </w:pict>
          </mc:Fallback>
        </mc:AlternateContent>
      </w:r>
    </w:p>
    <w:p w14:paraId="6D4C4717" w14:textId="77777777" w:rsidR="00F260A0" w:rsidRPr="009A6840" w:rsidRDefault="00F260A0" w:rsidP="00F260A0">
      <w:pPr>
        <w:widowControl/>
        <w:spacing w:line="480" w:lineRule="auto"/>
        <w:jc w:val="left"/>
        <w:rPr>
          <w:rFonts w:ascii="Arial" w:hAnsi="Arial" w:cs="Arial"/>
          <w:sz w:val="24"/>
          <w:szCs w:val="24"/>
        </w:rPr>
      </w:pPr>
    </w:p>
    <w:p w14:paraId="1BE079DD" w14:textId="77777777" w:rsidR="008306A6" w:rsidRPr="00AA5341" w:rsidRDefault="008306A6" w:rsidP="00963030">
      <w:pPr>
        <w:spacing w:line="480" w:lineRule="auto"/>
        <w:jc w:val="left"/>
        <w:rPr>
          <w:rFonts w:ascii="Arial" w:hAnsi="Arial" w:cs="Arial"/>
          <w:sz w:val="24"/>
          <w:szCs w:val="24"/>
        </w:rPr>
      </w:pPr>
    </w:p>
    <w:p w14:paraId="2EBEB21A" w14:textId="26CC9F9F" w:rsidR="008306A6" w:rsidRPr="00A703A0" w:rsidRDefault="006C0E26" w:rsidP="00963030">
      <w:pPr>
        <w:spacing w:line="480" w:lineRule="auto"/>
        <w:jc w:val="left"/>
        <w:rPr>
          <w:rFonts w:ascii="Arial" w:hAnsi="Arial" w:cs="Arial"/>
          <w:b/>
          <w:bCs/>
          <w:sz w:val="24"/>
          <w:szCs w:val="24"/>
        </w:rPr>
      </w:pPr>
      <w:r w:rsidRPr="00A703A0">
        <w:rPr>
          <w:rFonts w:ascii="Arial" w:hAnsi="Arial" w:cs="Arial"/>
          <w:b/>
          <w:bCs/>
          <w:sz w:val="24"/>
          <w:szCs w:val="24"/>
        </w:rPr>
        <w:t>References</w:t>
      </w:r>
    </w:p>
    <w:p w14:paraId="30B45AEF" w14:textId="77777777" w:rsidR="00553248" w:rsidRPr="00553248" w:rsidRDefault="008306A6" w:rsidP="00553248">
      <w:pPr>
        <w:pStyle w:val="EndNoteBibliography"/>
        <w:rPr>
          <w:rFonts w:ascii="Arial" w:hAnsi="Arial" w:cs="Arial"/>
          <w:sz w:val="24"/>
          <w:szCs w:val="24"/>
        </w:rPr>
      </w:pPr>
      <w:r w:rsidRPr="00A703A0">
        <w:fldChar w:fldCharType="begin"/>
      </w:r>
      <w:r w:rsidRPr="00A703A0">
        <w:instrText xml:space="preserve"> ADDIN EN.REFLIST </w:instrText>
      </w:r>
      <w:r w:rsidRPr="00A703A0">
        <w:fldChar w:fldCharType="separate"/>
      </w:r>
      <w:r w:rsidR="00553248" w:rsidRPr="00553248">
        <w:rPr>
          <w:rFonts w:ascii="Arial" w:hAnsi="Arial" w:cs="Arial"/>
          <w:sz w:val="24"/>
          <w:szCs w:val="24"/>
        </w:rPr>
        <w:t>1.</w:t>
      </w:r>
      <w:r w:rsidR="00553248" w:rsidRPr="00553248">
        <w:rPr>
          <w:rFonts w:ascii="Arial" w:hAnsi="Arial" w:cs="Arial"/>
          <w:sz w:val="24"/>
          <w:szCs w:val="24"/>
        </w:rPr>
        <w:tab/>
        <w:t>Zhang S, Meng F, Fu R, Ogata S. Highly efficient and transferable interatomic potentials for α-iron and α-iron/hydrogen binary systems using deep neural networks. Comput Mater Sci 235, 112843 (2024).</w:t>
      </w:r>
    </w:p>
    <w:p w14:paraId="1211400B" w14:textId="77777777" w:rsidR="00553248" w:rsidRPr="00553248" w:rsidRDefault="00553248" w:rsidP="00553248">
      <w:pPr>
        <w:pStyle w:val="EndNoteBibliography"/>
        <w:rPr>
          <w:rFonts w:ascii="Arial" w:hAnsi="Arial" w:cs="Arial"/>
          <w:sz w:val="24"/>
          <w:szCs w:val="24"/>
        </w:rPr>
      </w:pPr>
    </w:p>
    <w:p w14:paraId="3AD2A8D5" w14:textId="5DAE3A66" w:rsidR="00553248" w:rsidRPr="00553248" w:rsidRDefault="00553248" w:rsidP="00553248">
      <w:pPr>
        <w:pStyle w:val="EndNoteBibliography"/>
        <w:rPr>
          <w:rFonts w:ascii="Arial" w:hAnsi="Arial" w:cs="Arial"/>
          <w:sz w:val="24"/>
          <w:szCs w:val="24"/>
        </w:rPr>
      </w:pPr>
      <w:r w:rsidRPr="00553248">
        <w:rPr>
          <w:rFonts w:ascii="Arial" w:hAnsi="Arial" w:cs="Arial"/>
          <w:sz w:val="24"/>
          <w:szCs w:val="24"/>
        </w:rPr>
        <w:t>2.</w:t>
      </w:r>
      <w:r w:rsidRPr="00553248">
        <w:rPr>
          <w:rFonts w:ascii="Arial" w:hAnsi="Arial" w:cs="Arial"/>
          <w:sz w:val="24"/>
          <w:szCs w:val="24"/>
        </w:rPr>
        <w:tab/>
        <w:t>Meng F-S, et al. General-purpose neural network interatomic potential for the α-iron and hydrogen binary system: Toward atomic-scale understanding of hydrogen embrittlement. Phys Rev Mater 5, 113606 (2021).</w:t>
      </w:r>
    </w:p>
    <w:p w14:paraId="3EA3CE1E" w14:textId="77777777" w:rsidR="00553248" w:rsidRPr="00553248" w:rsidRDefault="00553248" w:rsidP="00553248">
      <w:pPr>
        <w:pStyle w:val="EndNoteBibliography"/>
        <w:rPr>
          <w:rFonts w:ascii="Arial" w:hAnsi="Arial" w:cs="Arial"/>
          <w:sz w:val="24"/>
          <w:szCs w:val="24"/>
        </w:rPr>
      </w:pPr>
    </w:p>
    <w:p w14:paraId="2D272D77" w14:textId="1A833241" w:rsidR="00553248" w:rsidRPr="00553248" w:rsidRDefault="00553248" w:rsidP="00553248">
      <w:pPr>
        <w:pStyle w:val="EndNoteBibliography"/>
        <w:rPr>
          <w:rFonts w:ascii="Arial" w:hAnsi="Arial" w:cs="Arial"/>
          <w:sz w:val="24"/>
          <w:szCs w:val="24"/>
        </w:rPr>
      </w:pPr>
      <w:r w:rsidRPr="00553248">
        <w:rPr>
          <w:rFonts w:ascii="Arial" w:hAnsi="Arial" w:cs="Arial"/>
          <w:sz w:val="24"/>
          <w:szCs w:val="24"/>
        </w:rPr>
        <w:t>3.</w:t>
      </w:r>
      <w:r w:rsidRPr="00553248">
        <w:rPr>
          <w:rFonts w:ascii="Arial" w:hAnsi="Arial" w:cs="Arial"/>
          <w:sz w:val="24"/>
          <w:szCs w:val="24"/>
        </w:rPr>
        <w:tab/>
        <w:t>Ramasubramaniam A, Itakura M, Carter EA. Interatomic potentials for hydrogen in α-iron based on density functional theory. Phys Rev B 79, 174101 (2009).</w:t>
      </w:r>
    </w:p>
    <w:p w14:paraId="5307FC88" w14:textId="77777777" w:rsidR="00553248" w:rsidRPr="00553248" w:rsidRDefault="00553248" w:rsidP="00553248">
      <w:pPr>
        <w:pStyle w:val="EndNoteBibliography"/>
        <w:rPr>
          <w:rFonts w:ascii="Arial" w:hAnsi="Arial" w:cs="Arial"/>
          <w:sz w:val="24"/>
          <w:szCs w:val="24"/>
        </w:rPr>
      </w:pPr>
    </w:p>
    <w:p w14:paraId="746FC020" w14:textId="5085E9C0" w:rsidR="00553248" w:rsidRPr="00553248" w:rsidRDefault="00553248" w:rsidP="00553248">
      <w:pPr>
        <w:pStyle w:val="EndNoteBibliography"/>
        <w:rPr>
          <w:rFonts w:ascii="Arial" w:hAnsi="Arial" w:cs="Arial"/>
          <w:sz w:val="24"/>
          <w:szCs w:val="24"/>
        </w:rPr>
      </w:pPr>
      <w:r w:rsidRPr="00553248">
        <w:rPr>
          <w:rFonts w:ascii="Arial" w:hAnsi="Arial" w:cs="Arial"/>
          <w:sz w:val="24"/>
          <w:szCs w:val="24"/>
        </w:rPr>
        <w:t>4.</w:t>
      </w:r>
      <w:r w:rsidRPr="00553248">
        <w:rPr>
          <w:rFonts w:ascii="Arial" w:hAnsi="Arial" w:cs="Arial"/>
          <w:sz w:val="24"/>
          <w:szCs w:val="24"/>
        </w:rPr>
        <w:tab/>
        <w:t>Song J, Curtin WA. Atomic mechanism and prediction of hydrogen embrittlement in iron. Nat Mate 12, 145-151 (2013).</w:t>
      </w:r>
    </w:p>
    <w:p w14:paraId="7E2A79D7" w14:textId="77777777" w:rsidR="00553248" w:rsidRPr="00553248" w:rsidRDefault="00553248" w:rsidP="00553248">
      <w:pPr>
        <w:pStyle w:val="EndNoteBibliography"/>
        <w:rPr>
          <w:rFonts w:ascii="Arial" w:hAnsi="Arial" w:cs="Arial"/>
          <w:sz w:val="24"/>
          <w:szCs w:val="24"/>
        </w:rPr>
      </w:pPr>
    </w:p>
    <w:p w14:paraId="3E9134CD" w14:textId="77777777" w:rsidR="00553248" w:rsidRPr="00553248" w:rsidRDefault="00553248" w:rsidP="00553248">
      <w:pPr>
        <w:pStyle w:val="EndNoteBibliography"/>
        <w:rPr>
          <w:rFonts w:ascii="Arial" w:hAnsi="Arial" w:cs="Arial"/>
          <w:sz w:val="24"/>
          <w:szCs w:val="24"/>
        </w:rPr>
      </w:pPr>
      <w:r w:rsidRPr="00553248">
        <w:rPr>
          <w:rFonts w:ascii="Arial" w:hAnsi="Arial" w:cs="Arial"/>
          <w:sz w:val="24"/>
          <w:szCs w:val="24"/>
        </w:rPr>
        <w:t>5.</w:t>
      </w:r>
      <w:r w:rsidRPr="00553248">
        <w:rPr>
          <w:rFonts w:ascii="Arial" w:hAnsi="Arial" w:cs="Arial"/>
          <w:sz w:val="24"/>
          <w:szCs w:val="24"/>
        </w:rPr>
        <w:tab/>
        <w:t>Itakura M, Kaburaki H, Yamaguchi M. First-principles study on the mobility of screw dislocations in bcc iron. Acta Mater 60, 3698-3710 (2012).</w:t>
      </w:r>
    </w:p>
    <w:p w14:paraId="086F23B8" w14:textId="63A37483" w:rsidR="00A703A0" w:rsidRPr="00A703A0" w:rsidRDefault="00A703A0" w:rsidP="00553248">
      <w:pPr>
        <w:pStyle w:val="EndNoteBibliography"/>
        <w:ind w:left="720" w:hanging="720"/>
        <w:rPr>
          <w:rFonts w:ascii="Arial" w:hAnsi="Arial" w:cs="Arial"/>
          <w:sz w:val="24"/>
          <w:szCs w:val="24"/>
        </w:rPr>
      </w:pPr>
    </w:p>
    <w:p w14:paraId="3C0726A9" w14:textId="77777777" w:rsidR="00A703A0" w:rsidRPr="00A703A0" w:rsidRDefault="00A703A0" w:rsidP="00A703A0">
      <w:pPr>
        <w:pStyle w:val="EndNoteBibliography"/>
        <w:rPr>
          <w:rFonts w:ascii="Arial" w:hAnsi="Arial" w:cs="Arial"/>
          <w:sz w:val="24"/>
          <w:szCs w:val="24"/>
        </w:rPr>
      </w:pPr>
    </w:p>
    <w:p w14:paraId="64B90069" w14:textId="2AB9FC0C" w:rsidR="00963030" w:rsidRPr="009A6840" w:rsidRDefault="008306A6" w:rsidP="00963030">
      <w:pPr>
        <w:spacing w:line="480" w:lineRule="auto"/>
        <w:jc w:val="left"/>
        <w:rPr>
          <w:rFonts w:ascii="Arial" w:hAnsi="Arial" w:cs="Arial"/>
          <w:sz w:val="24"/>
          <w:szCs w:val="24"/>
        </w:rPr>
      </w:pPr>
      <w:r w:rsidRPr="00A703A0">
        <w:rPr>
          <w:rFonts w:ascii="Arial" w:hAnsi="Arial" w:cs="Arial"/>
          <w:sz w:val="24"/>
          <w:szCs w:val="24"/>
        </w:rPr>
        <w:fldChar w:fldCharType="end"/>
      </w:r>
    </w:p>
    <w:sectPr w:rsidR="00963030" w:rsidRPr="009A6840" w:rsidSect="00E402C8">
      <w:footerReference w:type="default" r:id="rId16"/>
      <w:pgSz w:w="11906" w:h="16838"/>
      <w:pgMar w:top="720" w:right="720" w:bottom="720" w:left="720" w:header="397" w:footer="0"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2CBD7" w14:textId="77777777" w:rsidR="001A5135" w:rsidRDefault="001A5135">
      <w:r>
        <w:separator/>
      </w:r>
    </w:p>
  </w:endnote>
  <w:endnote w:type="continuationSeparator" w:id="0">
    <w:p w14:paraId="71CA58DA" w14:textId="77777777" w:rsidR="001A5135" w:rsidRDefault="001A5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776644"/>
      <w:docPartObj>
        <w:docPartGallery w:val="Page Numbers (Bottom of Page)"/>
        <w:docPartUnique/>
      </w:docPartObj>
    </w:sdtPr>
    <w:sdtContent>
      <w:p w14:paraId="71AD5E2E" w14:textId="41106889" w:rsidR="009E6489" w:rsidRPr="009A6840" w:rsidRDefault="00000000">
        <w:pPr>
          <w:pStyle w:val="a6"/>
          <w:jc w:val="center"/>
        </w:pPr>
        <w:r w:rsidRPr="009A6840">
          <w:fldChar w:fldCharType="begin"/>
        </w:r>
        <w:r w:rsidRPr="009A6840">
          <w:instrText>PAGE   \* MERGEFORMAT</w:instrText>
        </w:r>
        <w:r w:rsidRPr="009A6840">
          <w:fldChar w:fldCharType="separate"/>
        </w:r>
        <w:r w:rsidR="00EC5613" w:rsidRPr="009A6840">
          <w:t>1</w:t>
        </w:r>
        <w:r w:rsidRPr="009A6840">
          <w:fldChar w:fldCharType="end"/>
        </w:r>
      </w:p>
    </w:sdtContent>
  </w:sdt>
  <w:p w14:paraId="3DC510E8" w14:textId="77777777" w:rsidR="009E6489" w:rsidRPr="009A6840" w:rsidRDefault="009E648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C939A" w14:textId="77777777" w:rsidR="001A5135" w:rsidRDefault="001A5135">
      <w:r>
        <w:separator/>
      </w:r>
    </w:p>
  </w:footnote>
  <w:footnote w:type="continuationSeparator" w:id="0">
    <w:p w14:paraId="5AA2C784" w14:textId="77777777" w:rsidR="001A5135" w:rsidRDefault="001A5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28.8pt;height:21pt;visibility:visible;mso-wrap-style:square" o:bullet="t">
        <v:imagedata r:id="rId1" o:title=""/>
      </v:shape>
    </w:pict>
  </w:numPicBullet>
  <w:abstractNum w:abstractNumId="0" w15:restartNumberingAfterBreak="0">
    <w:nsid w:val="04FD7C2E"/>
    <w:multiLevelType w:val="hybridMultilevel"/>
    <w:tmpl w:val="778CCA90"/>
    <w:lvl w:ilvl="0" w:tplc="9B6CE448">
      <w:start w:val="1"/>
      <w:numFmt w:val="decimal"/>
      <w:lvlText w:val="%1."/>
      <w:lvlJc w:val="left"/>
      <w:pPr>
        <w:ind w:left="720" w:hanging="360"/>
      </w:pPr>
      <w:rPr>
        <w:rFonts w:hint="default"/>
      </w:rPr>
    </w:lvl>
    <w:lvl w:ilvl="1" w:tplc="2304C29C" w:tentative="1">
      <w:start w:val="1"/>
      <w:numFmt w:val="lowerLetter"/>
      <w:lvlText w:val="%2."/>
      <w:lvlJc w:val="left"/>
      <w:pPr>
        <w:ind w:left="1440" w:hanging="360"/>
      </w:pPr>
    </w:lvl>
    <w:lvl w:ilvl="2" w:tplc="5DBED0C0" w:tentative="1">
      <w:start w:val="1"/>
      <w:numFmt w:val="lowerRoman"/>
      <w:lvlText w:val="%3."/>
      <w:lvlJc w:val="right"/>
      <w:pPr>
        <w:ind w:left="2160" w:hanging="180"/>
      </w:pPr>
    </w:lvl>
    <w:lvl w:ilvl="3" w:tplc="1134618E" w:tentative="1">
      <w:start w:val="1"/>
      <w:numFmt w:val="decimal"/>
      <w:lvlText w:val="%4."/>
      <w:lvlJc w:val="left"/>
      <w:pPr>
        <w:ind w:left="2880" w:hanging="360"/>
      </w:pPr>
    </w:lvl>
    <w:lvl w:ilvl="4" w:tplc="F91E8166" w:tentative="1">
      <w:start w:val="1"/>
      <w:numFmt w:val="lowerLetter"/>
      <w:lvlText w:val="%5."/>
      <w:lvlJc w:val="left"/>
      <w:pPr>
        <w:ind w:left="3600" w:hanging="360"/>
      </w:pPr>
    </w:lvl>
    <w:lvl w:ilvl="5" w:tplc="C332CB5C" w:tentative="1">
      <w:start w:val="1"/>
      <w:numFmt w:val="lowerRoman"/>
      <w:lvlText w:val="%6."/>
      <w:lvlJc w:val="right"/>
      <w:pPr>
        <w:ind w:left="4320" w:hanging="180"/>
      </w:pPr>
    </w:lvl>
    <w:lvl w:ilvl="6" w:tplc="4636FE72" w:tentative="1">
      <w:start w:val="1"/>
      <w:numFmt w:val="decimal"/>
      <w:lvlText w:val="%7."/>
      <w:lvlJc w:val="left"/>
      <w:pPr>
        <w:ind w:left="5040" w:hanging="360"/>
      </w:pPr>
    </w:lvl>
    <w:lvl w:ilvl="7" w:tplc="06844932" w:tentative="1">
      <w:start w:val="1"/>
      <w:numFmt w:val="lowerLetter"/>
      <w:lvlText w:val="%8."/>
      <w:lvlJc w:val="left"/>
      <w:pPr>
        <w:ind w:left="5760" w:hanging="360"/>
      </w:pPr>
    </w:lvl>
    <w:lvl w:ilvl="8" w:tplc="6F187D10" w:tentative="1">
      <w:start w:val="1"/>
      <w:numFmt w:val="lowerRoman"/>
      <w:lvlText w:val="%9."/>
      <w:lvlJc w:val="right"/>
      <w:pPr>
        <w:ind w:left="6480" w:hanging="180"/>
      </w:pPr>
    </w:lvl>
  </w:abstractNum>
  <w:abstractNum w:abstractNumId="1" w15:restartNumberingAfterBreak="0">
    <w:nsid w:val="0AD704D8"/>
    <w:multiLevelType w:val="hybridMultilevel"/>
    <w:tmpl w:val="FA260BAC"/>
    <w:lvl w:ilvl="0" w:tplc="0DE2FF2A">
      <w:start w:val="1"/>
      <w:numFmt w:val="bullet"/>
      <w:lvlText w:val=""/>
      <w:lvlPicBulletId w:val="0"/>
      <w:lvlJc w:val="left"/>
      <w:pPr>
        <w:tabs>
          <w:tab w:val="num" w:pos="420"/>
        </w:tabs>
        <w:ind w:left="420" w:firstLine="0"/>
      </w:pPr>
      <w:rPr>
        <w:rFonts w:ascii="Symbol" w:hAnsi="Symbol" w:hint="default"/>
      </w:rPr>
    </w:lvl>
    <w:lvl w:ilvl="1" w:tplc="B8C842E6" w:tentative="1">
      <w:start w:val="1"/>
      <w:numFmt w:val="bullet"/>
      <w:lvlText w:val=""/>
      <w:lvlJc w:val="left"/>
      <w:pPr>
        <w:tabs>
          <w:tab w:val="num" w:pos="840"/>
        </w:tabs>
        <w:ind w:left="840" w:firstLine="0"/>
      </w:pPr>
      <w:rPr>
        <w:rFonts w:ascii="Symbol" w:hAnsi="Symbol" w:hint="default"/>
      </w:rPr>
    </w:lvl>
    <w:lvl w:ilvl="2" w:tplc="DB8078AC" w:tentative="1">
      <w:start w:val="1"/>
      <w:numFmt w:val="bullet"/>
      <w:lvlText w:val=""/>
      <w:lvlJc w:val="left"/>
      <w:pPr>
        <w:tabs>
          <w:tab w:val="num" w:pos="1260"/>
        </w:tabs>
        <w:ind w:left="1260" w:firstLine="0"/>
      </w:pPr>
      <w:rPr>
        <w:rFonts w:ascii="Symbol" w:hAnsi="Symbol" w:hint="default"/>
      </w:rPr>
    </w:lvl>
    <w:lvl w:ilvl="3" w:tplc="BDF633B2" w:tentative="1">
      <w:start w:val="1"/>
      <w:numFmt w:val="bullet"/>
      <w:lvlText w:val=""/>
      <w:lvlJc w:val="left"/>
      <w:pPr>
        <w:tabs>
          <w:tab w:val="num" w:pos="1680"/>
        </w:tabs>
        <w:ind w:left="1680" w:firstLine="0"/>
      </w:pPr>
      <w:rPr>
        <w:rFonts w:ascii="Symbol" w:hAnsi="Symbol" w:hint="default"/>
      </w:rPr>
    </w:lvl>
    <w:lvl w:ilvl="4" w:tplc="81840468" w:tentative="1">
      <w:start w:val="1"/>
      <w:numFmt w:val="bullet"/>
      <w:lvlText w:val=""/>
      <w:lvlJc w:val="left"/>
      <w:pPr>
        <w:tabs>
          <w:tab w:val="num" w:pos="2100"/>
        </w:tabs>
        <w:ind w:left="2100" w:firstLine="0"/>
      </w:pPr>
      <w:rPr>
        <w:rFonts w:ascii="Symbol" w:hAnsi="Symbol" w:hint="default"/>
      </w:rPr>
    </w:lvl>
    <w:lvl w:ilvl="5" w:tplc="72443D10" w:tentative="1">
      <w:start w:val="1"/>
      <w:numFmt w:val="bullet"/>
      <w:lvlText w:val=""/>
      <w:lvlJc w:val="left"/>
      <w:pPr>
        <w:tabs>
          <w:tab w:val="num" w:pos="2520"/>
        </w:tabs>
        <w:ind w:left="2520" w:firstLine="0"/>
      </w:pPr>
      <w:rPr>
        <w:rFonts w:ascii="Symbol" w:hAnsi="Symbol" w:hint="default"/>
      </w:rPr>
    </w:lvl>
    <w:lvl w:ilvl="6" w:tplc="1062C9DE" w:tentative="1">
      <w:start w:val="1"/>
      <w:numFmt w:val="bullet"/>
      <w:lvlText w:val=""/>
      <w:lvlJc w:val="left"/>
      <w:pPr>
        <w:tabs>
          <w:tab w:val="num" w:pos="2940"/>
        </w:tabs>
        <w:ind w:left="2940" w:firstLine="0"/>
      </w:pPr>
      <w:rPr>
        <w:rFonts w:ascii="Symbol" w:hAnsi="Symbol" w:hint="default"/>
      </w:rPr>
    </w:lvl>
    <w:lvl w:ilvl="7" w:tplc="D9760A96" w:tentative="1">
      <w:start w:val="1"/>
      <w:numFmt w:val="bullet"/>
      <w:lvlText w:val=""/>
      <w:lvlJc w:val="left"/>
      <w:pPr>
        <w:tabs>
          <w:tab w:val="num" w:pos="3360"/>
        </w:tabs>
        <w:ind w:left="3360" w:firstLine="0"/>
      </w:pPr>
      <w:rPr>
        <w:rFonts w:ascii="Symbol" w:hAnsi="Symbol" w:hint="default"/>
      </w:rPr>
    </w:lvl>
    <w:lvl w:ilvl="8" w:tplc="57F843CE" w:tentative="1">
      <w:start w:val="1"/>
      <w:numFmt w:val="bullet"/>
      <w:lvlText w:val=""/>
      <w:lvlJc w:val="left"/>
      <w:pPr>
        <w:tabs>
          <w:tab w:val="num" w:pos="3780"/>
        </w:tabs>
        <w:ind w:left="3780" w:firstLine="0"/>
      </w:pPr>
      <w:rPr>
        <w:rFonts w:ascii="Symbol" w:hAnsi="Symbol" w:hint="default"/>
      </w:rPr>
    </w:lvl>
  </w:abstractNum>
  <w:abstractNum w:abstractNumId="2" w15:restartNumberingAfterBreak="0">
    <w:nsid w:val="1B2921F2"/>
    <w:multiLevelType w:val="multilevel"/>
    <w:tmpl w:val="ECD2B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E54C32"/>
    <w:multiLevelType w:val="hybridMultilevel"/>
    <w:tmpl w:val="AA34F8F6"/>
    <w:lvl w:ilvl="0" w:tplc="40509E88">
      <w:start w:val="1"/>
      <w:numFmt w:val="decimal"/>
      <w:lvlText w:val="%1."/>
      <w:lvlJc w:val="left"/>
      <w:pPr>
        <w:ind w:left="720" w:hanging="360"/>
      </w:pPr>
      <w:rPr>
        <w:rFonts w:hint="default"/>
      </w:rPr>
    </w:lvl>
    <w:lvl w:ilvl="1" w:tplc="55840608" w:tentative="1">
      <w:start w:val="1"/>
      <w:numFmt w:val="lowerLetter"/>
      <w:lvlText w:val="%2."/>
      <w:lvlJc w:val="left"/>
      <w:pPr>
        <w:ind w:left="1440" w:hanging="360"/>
      </w:pPr>
    </w:lvl>
    <w:lvl w:ilvl="2" w:tplc="B59835EE" w:tentative="1">
      <w:start w:val="1"/>
      <w:numFmt w:val="lowerRoman"/>
      <w:lvlText w:val="%3."/>
      <w:lvlJc w:val="right"/>
      <w:pPr>
        <w:ind w:left="2160" w:hanging="180"/>
      </w:pPr>
    </w:lvl>
    <w:lvl w:ilvl="3" w:tplc="404AAB88" w:tentative="1">
      <w:start w:val="1"/>
      <w:numFmt w:val="decimal"/>
      <w:lvlText w:val="%4."/>
      <w:lvlJc w:val="left"/>
      <w:pPr>
        <w:ind w:left="2880" w:hanging="360"/>
      </w:pPr>
    </w:lvl>
    <w:lvl w:ilvl="4" w:tplc="ED0EB472" w:tentative="1">
      <w:start w:val="1"/>
      <w:numFmt w:val="lowerLetter"/>
      <w:lvlText w:val="%5."/>
      <w:lvlJc w:val="left"/>
      <w:pPr>
        <w:ind w:left="3600" w:hanging="360"/>
      </w:pPr>
    </w:lvl>
    <w:lvl w:ilvl="5" w:tplc="F27C34FA" w:tentative="1">
      <w:start w:val="1"/>
      <w:numFmt w:val="lowerRoman"/>
      <w:lvlText w:val="%6."/>
      <w:lvlJc w:val="right"/>
      <w:pPr>
        <w:ind w:left="4320" w:hanging="180"/>
      </w:pPr>
    </w:lvl>
    <w:lvl w:ilvl="6" w:tplc="DE0C09BE" w:tentative="1">
      <w:start w:val="1"/>
      <w:numFmt w:val="decimal"/>
      <w:lvlText w:val="%7."/>
      <w:lvlJc w:val="left"/>
      <w:pPr>
        <w:ind w:left="5040" w:hanging="360"/>
      </w:pPr>
    </w:lvl>
    <w:lvl w:ilvl="7" w:tplc="12B62940" w:tentative="1">
      <w:start w:val="1"/>
      <w:numFmt w:val="lowerLetter"/>
      <w:lvlText w:val="%8."/>
      <w:lvlJc w:val="left"/>
      <w:pPr>
        <w:ind w:left="5760" w:hanging="360"/>
      </w:pPr>
    </w:lvl>
    <w:lvl w:ilvl="8" w:tplc="0324DCF0" w:tentative="1">
      <w:start w:val="1"/>
      <w:numFmt w:val="lowerRoman"/>
      <w:lvlText w:val="%9."/>
      <w:lvlJc w:val="right"/>
      <w:pPr>
        <w:ind w:left="6480" w:hanging="180"/>
      </w:pPr>
    </w:lvl>
  </w:abstractNum>
  <w:abstractNum w:abstractNumId="4" w15:restartNumberingAfterBreak="0">
    <w:nsid w:val="26497C3C"/>
    <w:multiLevelType w:val="hybridMultilevel"/>
    <w:tmpl w:val="31E6C3FE"/>
    <w:lvl w:ilvl="0" w:tplc="DEC84308">
      <w:start w:val="1"/>
      <w:numFmt w:val="decimal"/>
      <w:lvlText w:val="%1."/>
      <w:lvlJc w:val="left"/>
      <w:pPr>
        <w:ind w:left="720" w:hanging="360"/>
      </w:pPr>
      <w:rPr>
        <w:rFonts w:hint="default"/>
      </w:rPr>
    </w:lvl>
    <w:lvl w:ilvl="1" w:tplc="D9EE1D98" w:tentative="1">
      <w:start w:val="1"/>
      <w:numFmt w:val="lowerLetter"/>
      <w:lvlText w:val="%2."/>
      <w:lvlJc w:val="left"/>
      <w:pPr>
        <w:ind w:left="1440" w:hanging="360"/>
      </w:pPr>
    </w:lvl>
    <w:lvl w:ilvl="2" w:tplc="B9BA95AE" w:tentative="1">
      <w:start w:val="1"/>
      <w:numFmt w:val="lowerRoman"/>
      <w:lvlText w:val="%3."/>
      <w:lvlJc w:val="right"/>
      <w:pPr>
        <w:ind w:left="2160" w:hanging="180"/>
      </w:pPr>
    </w:lvl>
    <w:lvl w:ilvl="3" w:tplc="AD88DF54" w:tentative="1">
      <w:start w:val="1"/>
      <w:numFmt w:val="decimal"/>
      <w:lvlText w:val="%4."/>
      <w:lvlJc w:val="left"/>
      <w:pPr>
        <w:ind w:left="2880" w:hanging="360"/>
      </w:pPr>
    </w:lvl>
    <w:lvl w:ilvl="4" w:tplc="3B7E9F3C" w:tentative="1">
      <w:start w:val="1"/>
      <w:numFmt w:val="lowerLetter"/>
      <w:lvlText w:val="%5."/>
      <w:lvlJc w:val="left"/>
      <w:pPr>
        <w:ind w:left="3600" w:hanging="360"/>
      </w:pPr>
    </w:lvl>
    <w:lvl w:ilvl="5" w:tplc="45486D04" w:tentative="1">
      <w:start w:val="1"/>
      <w:numFmt w:val="lowerRoman"/>
      <w:lvlText w:val="%6."/>
      <w:lvlJc w:val="right"/>
      <w:pPr>
        <w:ind w:left="4320" w:hanging="180"/>
      </w:pPr>
    </w:lvl>
    <w:lvl w:ilvl="6" w:tplc="C96A86A0" w:tentative="1">
      <w:start w:val="1"/>
      <w:numFmt w:val="decimal"/>
      <w:lvlText w:val="%7."/>
      <w:lvlJc w:val="left"/>
      <w:pPr>
        <w:ind w:left="5040" w:hanging="360"/>
      </w:pPr>
    </w:lvl>
    <w:lvl w:ilvl="7" w:tplc="16A6623C" w:tentative="1">
      <w:start w:val="1"/>
      <w:numFmt w:val="lowerLetter"/>
      <w:lvlText w:val="%8."/>
      <w:lvlJc w:val="left"/>
      <w:pPr>
        <w:ind w:left="5760" w:hanging="360"/>
      </w:pPr>
    </w:lvl>
    <w:lvl w:ilvl="8" w:tplc="0F0491C4" w:tentative="1">
      <w:start w:val="1"/>
      <w:numFmt w:val="lowerRoman"/>
      <w:lvlText w:val="%9."/>
      <w:lvlJc w:val="right"/>
      <w:pPr>
        <w:ind w:left="6480" w:hanging="180"/>
      </w:pPr>
    </w:lvl>
  </w:abstractNum>
  <w:abstractNum w:abstractNumId="5" w15:restartNumberingAfterBreak="0">
    <w:nsid w:val="2DA72BFA"/>
    <w:multiLevelType w:val="multilevel"/>
    <w:tmpl w:val="A5621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F133CA"/>
    <w:multiLevelType w:val="hybridMultilevel"/>
    <w:tmpl w:val="D8F24426"/>
    <w:lvl w:ilvl="0" w:tplc="B2389782">
      <w:start w:val="1"/>
      <w:numFmt w:val="decimal"/>
      <w:lvlText w:val="%1."/>
      <w:lvlJc w:val="left"/>
      <w:pPr>
        <w:ind w:left="720" w:hanging="360"/>
      </w:pPr>
      <w:rPr>
        <w:rFonts w:hint="default"/>
      </w:rPr>
    </w:lvl>
    <w:lvl w:ilvl="1" w:tplc="E904D41A" w:tentative="1">
      <w:start w:val="1"/>
      <w:numFmt w:val="lowerLetter"/>
      <w:lvlText w:val="%2."/>
      <w:lvlJc w:val="left"/>
      <w:pPr>
        <w:ind w:left="1440" w:hanging="360"/>
      </w:pPr>
    </w:lvl>
    <w:lvl w:ilvl="2" w:tplc="896A087C" w:tentative="1">
      <w:start w:val="1"/>
      <w:numFmt w:val="lowerRoman"/>
      <w:lvlText w:val="%3."/>
      <w:lvlJc w:val="right"/>
      <w:pPr>
        <w:ind w:left="2160" w:hanging="180"/>
      </w:pPr>
    </w:lvl>
    <w:lvl w:ilvl="3" w:tplc="D494B28C" w:tentative="1">
      <w:start w:val="1"/>
      <w:numFmt w:val="decimal"/>
      <w:lvlText w:val="%4."/>
      <w:lvlJc w:val="left"/>
      <w:pPr>
        <w:ind w:left="2880" w:hanging="360"/>
      </w:pPr>
    </w:lvl>
    <w:lvl w:ilvl="4" w:tplc="1FECF54E" w:tentative="1">
      <w:start w:val="1"/>
      <w:numFmt w:val="lowerLetter"/>
      <w:lvlText w:val="%5."/>
      <w:lvlJc w:val="left"/>
      <w:pPr>
        <w:ind w:left="3600" w:hanging="360"/>
      </w:pPr>
    </w:lvl>
    <w:lvl w:ilvl="5" w:tplc="72CEC96C" w:tentative="1">
      <w:start w:val="1"/>
      <w:numFmt w:val="lowerRoman"/>
      <w:lvlText w:val="%6."/>
      <w:lvlJc w:val="right"/>
      <w:pPr>
        <w:ind w:left="4320" w:hanging="180"/>
      </w:pPr>
    </w:lvl>
    <w:lvl w:ilvl="6" w:tplc="AFEC6C80" w:tentative="1">
      <w:start w:val="1"/>
      <w:numFmt w:val="decimal"/>
      <w:lvlText w:val="%7."/>
      <w:lvlJc w:val="left"/>
      <w:pPr>
        <w:ind w:left="5040" w:hanging="360"/>
      </w:pPr>
    </w:lvl>
    <w:lvl w:ilvl="7" w:tplc="D8A23A28" w:tentative="1">
      <w:start w:val="1"/>
      <w:numFmt w:val="lowerLetter"/>
      <w:lvlText w:val="%8."/>
      <w:lvlJc w:val="left"/>
      <w:pPr>
        <w:ind w:left="5760" w:hanging="360"/>
      </w:pPr>
    </w:lvl>
    <w:lvl w:ilvl="8" w:tplc="9A74CC4A" w:tentative="1">
      <w:start w:val="1"/>
      <w:numFmt w:val="lowerRoman"/>
      <w:lvlText w:val="%9."/>
      <w:lvlJc w:val="right"/>
      <w:pPr>
        <w:ind w:left="6480" w:hanging="180"/>
      </w:pPr>
    </w:lvl>
  </w:abstractNum>
  <w:num w:numId="1" w16cid:durableId="604464636">
    <w:abstractNumId w:val="5"/>
  </w:num>
  <w:num w:numId="2" w16cid:durableId="981622186">
    <w:abstractNumId w:val="1"/>
  </w:num>
  <w:num w:numId="3" w16cid:durableId="698892511">
    <w:abstractNumId w:val="0"/>
  </w:num>
  <w:num w:numId="4" w16cid:durableId="1277983738">
    <w:abstractNumId w:val="3"/>
  </w:num>
  <w:num w:numId="5" w16cid:durableId="1215579751">
    <w:abstractNumId w:val="2"/>
  </w:num>
  <w:num w:numId="6" w16cid:durableId="726414724">
    <w:abstractNumId w:val="4"/>
  </w:num>
  <w:num w:numId="7" w16cid:durableId="15996806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defaultTabStop w:val="840"/>
  <w:drawingGridHorizontalSpacing w:val="105"/>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sfp0sbde0e8ezzpqpzvartpp59tpvee9x&quot;&gt;Fe-H_MLIP&lt;record-ids&gt;&lt;item&gt;239&lt;/item&gt;&lt;item&gt;280&lt;/item&gt;&lt;item&gt;283&lt;/item&gt;&lt;/record-ids&gt;&lt;/item&gt;&lt;/Libraries&gt;"/>
  </w:docVars>
  <w:rsids>
    <w:rsidRoot w:val="00BE63FA"/>
    <w:rsid w:val="00001045"/>
    <w:rsid w:val="0000243C"/>
    <w:rsid w:val="00003DF2"/>
    <w:rsid w:val="00003E34"/>
    <w:rsid w:val="00004583"/>
    <w:rsid w:val="00007E76"/>
    <w:rsid w:val="00010AD1"/>
    <w:rsid w:val="0001149A"/>
    <w:rsid w:val="00022631"/>
    <w:rsid w:val="0002363B"/>
    <w:rsid w:val="000250F4"/>
    <w:rsid w:val="00026F56"/>
    <w:rsid w:val="00027587"/>
    <w:rsid w:val="000310DF"/>
    <w:rsid w:val="00035F30"/>
    <w:rsid w:val="00036C4F"/>
    <w:rsid w:val="00037347"/>
    <w:rsid w:val="00042B1C"/>
    <w:rsid w:val="00043618"/>
    <w:rsid w:val="0004395B"/>
    <w:rsid w:val="00045478"/>
    <w:rsid w:val="00045ED8"/>
    <w:rsid w:val="00045F42"/>
    <w:rsid w:val="00047B5E"/>
    <w:rsid w:val="000560D3"/>
    <w:rsid w:val="000562EE"/>
    <w:rsid w:val="00060053"/>
    <w:rsid w:val="0006234A"/>
    <w:rsid w:val="00063437"/>
    <w:rsid w:val="000669A5"/>
    <w:rsid w:val="0006742F"/>
    <w:rsid w:val="000709F6"/>
    <w:rsid w:val="0007214E"/>
    <w:rsid w:val="0007465C"/>
    <w:rsid w:val="00074A7A"/>
    <w:rsid w:val="00076971"/>
    <w:rsid w:val="00077DC2"/>
    <w:rsid w:val="000802ED"/>
    <w:rsid w:val="0008238D"/>
    <w:rsid w:val="00082F89"/>
    <w:rsid w:val="00083BAF"/>
    <w:rsid w:val="000867FC"/>
    <w:rsid w:val="0009096D"/>
    <w:rsid w:val="00091D32"/>
    <w:rsid w:val="000925CF"/>
    <w:rsid w:val="0009496C"/>
    <w:rsid w:val="0009732E"/>
    <w:rsid w:val="000978FF"/>
    <w:rsid w:val="000A0042"/>
    <w:rsid w:val="000A2C71"/>
    <w:rsid w:val="000A483F"/>
    <w:rsid w:val="000A5D48"/>
    <w:rsid w:val="000A6BF9"/>
    <w:rsid w:val="000A763C"/>
    <w:rsid w:val="000A79D3"/>
    <w:rsid w:val="000B047A"/>
    <w:rsid w:val="000B0AB3"/>
    <w:rsid w:val="000B5F8F"/>
    <w:rsid w:val="000C0D9A"/>
    <w:rsid w:val="000C4BE6"/>
    <w:rsid w:val="000C4F85"/>
    <w:rsid w:val="000C6BBD"/>
    <w:rsid w:val="000C6CFD"/>
    <w:rsid w:val="000D4190"/>
    <w:rsid w:val="000D559C"/>
    <w:rsid w:val="000D6FDC"/>
    <w:rsid w:val="000D70A3"/>
    <w:rsid w:val="000E313F"/>
    <w:rsid w:val="000F3E9F"/>
    <w:rsid w:val="000F5543"/>
    <w:rsid w:val="000F76F8"/>
    <w:rsid w:val="000F7CA7"/>
    <w:rsid w:val="00101269"/>
    <w:rsid w:val="00101EE9"/>
    <w:rsid w:val="001034BF"/>
    <w:rsid w:val="00104D74"/>
    <w:rsid w:val="0011089C"/>
    <w:rsid w:val="00110A95"/>
    <w:rsid w:val="0011245F"/>
    <w:rsid w:val="0011456A"/>
    <w:rsid w:val="00115652"/>
    <w:rsid w:val="001176E1"/>
    <w:rsid w:val="00120693"/>
    <w:rsid w:val="00122C00"/>
    <w:rsid w:val="001241A1"/>
    <w:rsid w:val="00124268"/>
    <w:rsid w:val="00125870"/>
    <w:rsid w:val="00132325"/>
    <w:rsid w:val="001346E4"/>
    <w:rsid w:val="001352F3"/>
    <w:rsid w:val="001374B8"/>
    <w:rsid w:val="00137CD9"/>
    <w:rsid w:val="00140EE3"/>
    <w:rsid w:val="00141DCF"/>
    <w:rsid w:val="00142C81"/>
    <w:rsid w:val="00144C65"/>
    <w:rsid w:val="001452DA"/>
    <w:rsid w:val="00145788"/>
    <w:rsid w:val="001536D7"/>
    <w:rsid w:val="00153AEB"/>
    <w:rsid w:val="00162A6A"/>
    <w:rsid w:val="001631F3"/>
    <w:rsid w:val="00165F8A"/>
    <w:rsid w:val="001679CF"/>
    <w:rsid w:val="00167CDB"/>
    <w:rsid w:val="00170563"/>
    <w:rsid w:val="00173F68"/>
    <w:rsid w:val="0017625B"/>
    <w:rsid w:val="00176839"/>
    <w:rsid w:val="00176A22"/>
    <w:rsid w:val="0018305D"/>
    <w:rsid w:val="0018395B"/>
    <w:rsid w:val="001853D2"/>
    <w:rsid w:val="00186C84"/>
    <w:rsid w:val="0018764F"/>
    <w:rsid w:val="00192652"/>
    <w:rsid w:val="001933CD"/>
    <w:rsid w:val="0019445E"/>
    <w:rsid w:val="00194A0C"/>
    <w:rsid w:val="00197AAF"/>
    <w:rsid w:val="001A0195"/>
    <w:rsid w:val="001A0235"/>
    <w:rsid w:val="001A12BA"/>
    <w:rsid w:val="001A2CDD"/>
    <w:rsid w:val="001A2D12"/>
    <w:rsid w:val="001A3094"/>
    <w:rsid w:val="001A394A"/>
    <w:rsid w:val="001A43D4"/>
    <w:rsid w:val="001A5135"/>
    <w:rsid w:val="001A724C"/>
    <w:rsid w:val="001B3226"/>
    <w:rsid w:val="001B665C"/>
    <w:rsid w:val="001B730F"/>
    <w:rsid w:val="001C36E5"/>
    <w:rsid w:val="001C4EF9"/>
    <w:rsid w:val="001C5D57"/>
    <w:rsid w:val="001C5DCC"/>
    <w:rsid w:val="001D2F65"/>
    <w:rsid w:val="001D36EA"/>
    <w:rsid w:val="001D5000"/>
    <w:rsid w:val="001D6314"/>
    <w:rsid w:val="001E3808"/>
    <w:rsid w:val="001E41E3"/>
    <w:rsid w:val="001E5FA0"/>
    <w:rsid w:val="001E64E4"/>
    <w:rsid w:val="001E6C28"/>
    <w:rsid w:val="001E7D4A"/>
    <w:rsid w:val="001F1290"/>
    <w:rsid w:val="001F222A"/>
    <w:rsid w:val="001F3863"/>
    <w:rsid w:val="001F5FE9"/>
    <w:rsid w:val="001F620E"/>
    <w:rsid w:val="001F6C6E"/>
    <w:rsid w:val="001F774D"/>
    <w:rsid w:val="00200224"/>
    <w:rsid w:val="0020119E"/>
    <w:rsid w:val="00201EDA"/>
    <w:rsid w:val="0020216F"/>
    <w:rsid w:val="0020368E"/>
    <w:rsid w:val="00203AB8"/>
    <w:rsid w:val="00204700"/>
    <w:rsid w:val="0020526D"/>
    <w:rsid w:val="00207313"/>
    <w:rsid w:val="00214ADE"/>
    <w:rsid w:val="00220A13"/>
    <w:rsid w:val="00220DE3"/>
    <w:rsid w:val="002214A0"/>
    <w:rsid w:val="00221BD3"/>
    <w:rsid w:val="00222623"/>
    <w:rsid w:val="002238EB"/>
    <w:rsid w:val="00225B35"/>
    <w:rsid w:val="00227285"/>
    <w:rsid w:val="00230562"/>
    <w:rsid w:val="00230D4C"/>
    <w:rsid w:val="00231935"/>
    <w:rsid w:val="002329F1"/>
    <w:rsid w:val="002335EE"/>
    <w:rsid w:val="002339DF"/>
    <w:rsid w:val="0023439C"/>
    <w:rsid w:val="00234960"/>
    <w:rsid w:val="002364DC"/>
    <w:rsid w:val="002374DA"/>
    <w:rsid w:val="00237FA4"/>
    <w:rsid w:val="00242023"/>
    <w:rsid w:val="00242256"/>
    <w:rsid w:val="00242485"/>
    <w:rsid w:val="00244F14"/>
    <w:rsid w:val="00246B2A"/>
    <w:rsid w:val="00247BA0"/>
    <w:rsid w:val="00247E23"/>
    <w:rsid w:val="002532BC"/>
    <w:rsid w:val="00253DD6"/>
    <w:rsid w:val="00255BF6"/>
    <w:rsid w:val="0025756C"/>
    <w:rsid w:val="00261F5F"/>
    <w:rsid w:val="00267647"/>
    <w:rsid w:val="002678BA"/>
    <w:rsid w:val="00270CA1"/>
    <w:rsid w:val="00274963"/>
    <w:rsid w:val="00276D30"/>
    <w:rsid w:val="00281814"/>
    <w:rsid w:val="00283CDA"/>
    <w:rsid w:val="00287EA2"/>
    <w:rsid w:val="002902CD"/>
    <w:rsid w:val="00291B99"/>
    <w:rsid w:val="002920FA"/>
    <w:rsid w:val="002938B6"/>
    <w:rsid w:val="002977C2"/>
    <w:rsid w:val="00297D4B"/>
    <w:rsid w:val="002A1202"/>
    <w:rsid w:val="002A3601"/>
    <w:rsid w:val="002A422A"/>
    <w:rsid w:val="002A4536"/>
    <w:rsid w:val="002B5A70"/>
    <w:rsid w:val="002C265E"/>
    <w:rsid w:val="002C32D1"/>
    <w:rsid w:val="002C4A3D"/>
    <w:rsid w:val="002C5E17"/>
    <w:rsid w:val="002C61FC"/>
    <w:rsid w:val="002D05EA"/>
    <w:rsid w:val="002D0D5E"/>
    <w:rsid w:val="002D1C79"/>
    <w:rsid w:val="002D33DE"/>
    <w:rsid w:val="002D5158"/>
    <w:rsid w:val="002D781D"/>
    <w:rsid w:val="002E1789"/>
    <w:rsid w:val="002E4639"/>
    <w:rsid w:val="002E51CD"/>
    <w:rsid w:val="002E59BB"/>
    <w:rsid w:val="002E5A31"/>
    <w:rsid w:val="002E6D55"/>
    <w:rsid w:val="002F199F"/>
    <w:rsid w:val="002F22F2"/>
    <w:rsid w:val="002F3A55"/>
    <w:rsid w:val="002F404C"/>
    <w:rsid w:val="002F611A"/>
    <w:rsid w:val="002F7A5B"/>
    <w:rsid w:val="00300A92"/>
    <w:rsid w:val="00300BF9"/>
    <w:rsid w:val="00301F77"/>
    <w:rsid w:val="003024D8"/>
    <w:rsid w:val="0030516C"/>
    <w:rsid w:val="003061D9"/>
    <w:rsid w:val="00307B49"/>
    <w:rsid w:val="00310D88"/>
    <w:rsid w:val="00311EBB"/>
    <w:rsid w:val="003127C0"/>
    <w:rsid w:val="003158E6"/>
    <w:rsid w:val="0031590E"/>
    <w:rsid w:val="003169B1"/>
    <w:rsid w:val="00316B8D"/>
    <w:rsid w:val="00317220"/>
    <w:rsid w:val="00317881"/>
    <w:rsid w:val="00317CF2"/>
    <w:rsid w:val="00320F3B"/>
    <w:rsid w:val="00321ED3"/>
    <w:rsid w:val="00324305"/>
    <w:rsid w:val="00324C38"/>
    <w:rsid w:val="00325A09"/>
    <w:rsid w:val="00326EA3"/>
    <w:rsid w:val="00327849"/>
    <w:rsid w:val="00327B4F"/>
    <w:rsid w:val="00327D92"/>
    <w:rsid w:val="00335C7F"/>
    <w:rsid w:val="00337B01"/>
    <w:rsid w:val="003445C9"/>
    <w:rsid w:val="00345BB4"/>
    <w:rsid w:val="00347108"/>
    <w:rsid w:val="00347308"/>
    <w:rsid w:val="00351DD3"/>
    <w:rsid w:val="003558CF"/>
    <w:rsid w:val="00355E55"/>
    <w:rsid w:val="00356DD5"/>
    <w:rsid w:val="00357335"/>
    <w:rsid w:val="003579A1"/>
    <w:rsid w:val="00362745"/>
    <w:rsid w:val="003628BC"/>
    <w:rsid w:val="00362CA8"/>
    <w:rsid w:val="003637C1"/>
    <w:rsid w:val="00363856"/>
    <w:rsid w:val="0036501E"/>
    <w:rsid w:val="00365E0E"/>
    <w:rsid w:val="00367F8B"/>
    <w:rsid w:val="0037056D"/>
    <w:rsid w:val="003710C1"/>
    <w:rsid w:val="003714ED"/>
    <w:rsid w:val="00372223"/>
    <w:rsid w:val="00372C96"/>
    <w:rsid w:val="00373283"/>
    <w:rsid w:val="00375DDD"/>
    <w:rsid w:val="003802C3"/>
    <w:rsid w:val="003823A9"/>
    <w:rsid w:val="00382B7F"/>
    <w:rsid w:val="00382C30"/>
    <w:rsid w:val="00382FEE"/>
    <w:rsid w:val="00383253"/>
    <w:rsid w:val="00383789"/>
    <w:rsid w:val="003855BB"/>
    <w:rsid w:val="003903ED"/>
    <w:rsid w:val="0039130A"/>
    <w:rsid w:val="00392E84"/>
    <w:rsid w:val="00394591"/>
    <w:rsid w:val="003A0364"/>
    <w:rsid w:val="003A4360"/>
    <w:rsid w:val="003B2B2C"/>
    <w:rsid w:val="003B2C16"/>
    <w:rsid w:val="003C0382"/>
    <w:rsid w:val="003C0782"/>
    <w:rsid w:val="003C1577"/>
    <w:rsid w:val="003C7E3F"/>
    <w:rsid w:val="003D05C4"/>
    <w:rsid w:val="003D0918"/>
    <w:rsid w:val="003D254F"/>
    <w:rsid w:val="003D5D81"/>
    <w:rsid w:val="003D7AF6"/>
    <w:rsid w:val="003E0AD8"/>
    <w:rsid w:val="003E0B83"/>
    <w:rsid w:val="003E595F"/>
    <w:rsid w:val="003E78D9"/>
    <w:rsid w:val="003F41D0"/>
    <w:rsid w:val="003F6B56"/>
    <w:rsid w:val="003F6FC7"/>
    <w:rsid w:val="0040071B"/>
    <w:rsid w:val="00400900"/>
    <w:rsid w:val="00403C1C"/>
    <w:rsid w:val="00403CA0"/>
    <w:rsid w:val="0040496C"/>
    <w:rsid w:val="00406F81"/>
    <w:rsid w:val="004076CF"/>
    <w:rsid w:val="00411483"/>
    <w:rsid w:val="00413569"/>
    <w:rsid w:val="00413C56"/>
    <w:rsid w:val="00415480"/>
    <w:rsid w:val="0041574E"/>
    <w:rsid w:val="00416B32"/>
    <w:rsid w:val="00422DE8"/>
    <w:rsid w:val="00430848"/>
    <w:rsid w:val="00431EB4"/>
    <w:rsid w:val="00433064"/>
    <w:rsid w:val="00433A91"/>
    <w:rsid w:val="0043408E"/>
    <w:rsid w:val="004343BB"/>
    <w:rsid w:val="004377B6"/>
    <w:rsid w:val="0044028D"/>
    <w:rsid w:val="00440766"/>
    <w:rsid w:val="00440984"/>
    <w:rsid w:val="0044191B"/>
    <w:rsid w:val="00441922"/>
    <w:rsid w:val="00444910"/>
    <w:rsid w:val="00446CAC"/>
    <w:rsid w:val="00451BA5"/>
    <w:rsid w:val="004527D7"/>
    <w:rsid w:val="004544B2"/>
    <w:rsid w:val="00454652"/>
    <w:rsid w:val="004562FE"/>
    <w:rsid w:val="00457C66"/>
    <w:rsid w:val="00460C03"/>
    <w:rsid w:val="0046236F"/>
    <w:rsid w:val="0046293F"/>
    <w:rsid w:val="00464C4D"/>
    <w:rsid w:val="00467DB1"/>
    <w:rsid w:val="00473964"/>
    <w:rsid w:val="00473A2D"/>
    <w:rsid w:val="00475F23"/>
    <w:rsid w:val="00476305"/>
    <w:rsid w:val="004805EB"/>
    <w:rsid w:val="004810DA"/>
    <w:rsid w:val="004844F3"/>
    <w:rsid w:val="00485B56"/>
    <w:rsid w:val="00486BE1"/>
    <w:rsid w:val="00486EAA"/>
    <w:rsid w:val="004900C6"/>
    <w:rsid w:val="00490364"/>
    <w:rsid w:val="00490501"/>
    <w:rsid w:val="00491E5F"/>
    <w:rsid w:val="00493DF9"/>
    <w:rsid w:val="00493FD4"/>
    <w:rsid w:val="00494A6A"/>
    <w:rsid w:val="00495C06"/>
    <w:rsid w:val="00495E93"/>
    <w:rsid w:val="004A11C5"/>
    <w:rsid w:val="004A55AF"/>
    <w:rsid w:val="004A768B"/>
    <w:rsid w:val="004B03FA"/>
    <w:rsid w:val="004B1B15"/>
    <w:rsid w:val="004B5B33"/>
    <w:rsid w:val="004C0E5E"/>
    <w:rsid w:val="004C3659"/>
    <w:rsid w:val="004C419A"/>
    <w:rsid w:val="004C6816"/>
    <w:rsid w:val="004C6E3D"/>
    <w:rsid w:val="004D2843"/>
    <w:rsid w:val="004D3ADB"/>
    <w:rsid w:val="004E1C7E"/>
    <w:rsid w:val="004E5E55"/>
    <w:rsid w:val="004E63C1"/>
    <w:rsid w:val="004E7816"/>
    <w:rsid w:val="004F006F"/>
    <w:rsid w:val="004F1352"/>
    <w:rsid w:val="004F21E5"/>
    <w:rsid w:val="004F21FF"/>
    <w:rsid w:val="004F66C4"/>
    <w:rsid w:val="004F6AFF"/>
    <w:rsid w:val="004F719C"/>
    <w:rsid w:val="004F746E"/>
    <w:rsid w:val="00502533"/>
    <w:rsid w:val="005028B9"/>
    <w:rsid w:val="005041D3"/>
    <w:rsid w:val="00506054"/>
    <w:rsid w:val="00507254"/>
    <w:rsid w:val="0051145A"/>
    <w:rsid w:val="00511850"/>
    <w:rsid w:val="005123DE"/>
    <w:rsid w:val="00514A92"/>
    <w:rsid w:val="00515715"/>
    <w:rsid w:val="00515E31"/>
    <w:rsid w:val="00516E2C"/>
    <w:rsid w:val="00516F6B"/>
    <w:rsid w:val="00516FD3"/>
    <w:rsid w:val="00520169"/>
    <w:rsid w:val="00520CAA"/>
    <w:rsid w:val="00524671"/>
    <w:rsid w:val="00527D08"/>
    <w:rsid w:val="00530491"/>
    <w:rsid w:val="00534711"/>
    <w:rsid w:val="0054078A"/>
    <w:rsid w:val="00540861"/>
    <w:rsid w:val="00543734"/>
    <w:rsid w:val="00551E2F"/>
    <w:rsid w:val="00552A22"/>
    <w:rsid w:val="00553248"/>
    <w:rsid w:val="0055585E"/>
    <w:rsid w:val="00555C22"/>
    <w:rsid w:val="00561A87"/>
    <w:rsid w:val="00562497"/>
    <w:rsid w:val="005665A9"/>
    <w:rsid w:val="005700D1"/>
    <w:rsid w:val="00570792"/>
    <w:rsid w:val="00570A85"/>
    <w:rsid w:val="005717DA"/>
    <w:rsid w:val="00571B91"/>
    <w:rsid w:val="005733F5"/>
    <w:rsid w:val="00580552"/>
    <w:rsid w:val="0058255A"/>
    <w:rsid w:val="005828D3"/>
    <w:rsid w:val="00584C21"/>
    <w:rsid w:val="00585077"/>
    <w:rsid w:val="00585353"/>
    <w:rsid w:val="0058665F"/>
    <w:rsid w:val="00586D94"/>
    <w:rsid w:val="00590FA6"/>
    <w:rsid w:val="00591B6D"/>
    <w:rsid w:val="00591FAB"/>
    <w:rsid w:val="005944F3"/>
    <w:rsid w:val="00595526"/>
    <w:rsid w:val="005A0E82"/>
    <w:rsid w:val="005A10B1"/>
    <w:rsid w:val="005A2018"/>
    <w:rsid w:val="005A4F7D"/>
    <w:rsid w:val="005A577E"/>
    <w:rsid w:val="005A656E"/>
    <w:rsid w:val="005A7651"/>
    <w:rsid w:val="005B3278"/>
    <w:rsid w:val="005B4422"/>
    <w:rsid w:val="005B7526"/>
    <w:rsid w:val="005B7787"/>
    <w:rsid w:val="005C10A2"/>
    <w:rsid w:val="005C222E"/>
    <w:rsid w:val="005C2CB3"/>
    <w:rsid w:val="005C353D"/>
    <w:rsid w:val="005C68B0"/>
    <w:rsid w:val="005C6C17"/>
    <w:rsid w:val="005D2704"/>
    <w:rsid w:val="005D28E8"/>
    <w:rsid w:val="005D3A5F"/>
    <w:rsid w:val="005D413B"/>
    <w:rsid w:val="005D466E"/>
    <w:rsid w:val="005E0A3F"/>
    <w:rsid w:val="005E4CE1"/>
    <w:rsid w:val="005E51CE"/>
    <w:rsid w:val="005E5C24"/>
    <w:rsid w:val="005F14E1"/>
    <w:rsid w:val="005F17F3"/>
    <w:rsid w:val="005F239D"/>
    <w:rsid w:val="005F56A8"/>
    <w:rsid w:val="00602EF6"/>
    <w:rsid w:val="006044F8"/>
    <w:rsid w:val="00612585"/>
    <w:rsid w:val="00612829"/>
    <w:rsid w:val="00613BD4"/>
    <w:rsid w:val="00614FE6"/>
    <w:rsid w:val="006167D7"/>
    <w:rsid w:val="00617264"/>
    <w:rsid w:val="00621190"/>
    <w:rsid w:val="00621E3F"/>
    <w:rsid w:val="00624B24"/>
    <w:rsid w:val="00626CE3"/>
    <w:rsid w:val="00631D6C"/>
    <w:rsid w:val="006355B1"/>
    <w:rsid w:val="00635F63"/>
    <w:rsid w:val="0063682B"/>
    <w:rsid w:val="006373E2"/>
    <w:rsid w:val="0064137D"/>
    <w:rsid w:val="00642C00"/>
    <w:rsid w:val="00642E06"/>
    <w:rsid w:val="006451FA"/>
    <w:rsid w:val="006503EC"/>
    <w:rsid w:val="00653FB9"/>
    <w:rsid w:val="00654A3A"/>
    <w:rsid w:val="0065650B"/>
    <w:rsid w:val="006649A8"/>
    <w:rsid w:val="00664C4B"/>
    <w:rsid w:val="00666A08"/>
    <w:rsid w:val="00670101"/>
    <w:rsid w:val="00670252"/>
    <w:rsid w:val="00671964"/>
    <w:rsid w:val="0067335A"/>
    <w:rsid w:val="00673A69"/>
    <w:rsid w:val="0067562A"/>
    <w:rsid w:val="006769E8"/>
    <w:rsid w:val="00677B90"/>
    <w:rsid w:val="006804FA"/>
    <w:rsid w:val="00685761"/>
    <w:rsid w:val="00686F6A"/>
    <w:rsid w:val="00687C41"/>
    <w:rsid w:val="006949FB"/>
    <w:rsid w:val="00695D37"/>
    <w:rsid w:val="006963D6"/>
    <w:rsid w:val="006A0A65"/>
    <w:rsid w:val="006A3392"/>
    <w:rsid w:val="006B05D1"/>
    <w:rsid w:val="006B29FF"/>
    <w:rsid w:val="006B2FB5"/>
    <w:rsid w:val="006B316A"/>
    <w:rsid w:val="006B4AA8"/>
    <w:rsid w:val="006C0E26"/>
    <w:rsid w:val="006C1B85"/>
    <w:rsid w:val="006C1BB0"/>
    <w:rsid w:val="006C3417"/>
    <w:rsid w:val="006C3927"/>
    <w:rsid w:val="006C44FB"/>
    <w:rsid w:val="006C783E"/>
    <w:rsid w:val="006D2D39"/>
    <w:rsid w:val="006D2DBD"/>
    <w:rsid w:val="006D611A"/>
    <w:rsid w:val="006D6FB7"/>
    <w:rsid w:val="006E0511"/>
    <w:rsid w:val="006E1BD3"/>
    <w:rsid w:val="006F17BC"/>
    <w:rsid w:val="006F4603"/>
    <w:rsid w:val="006F4852"/>
    <w:rsid w:val="006F4D47"/>
    <w:rsid w:val="00701484"/>
    <w:rsid w:val="007018D2"/>
    <w:rsid w:val="007052E8"/>
    <w:rsid w:val="00705913"/>
    <w:rsid w:val="00705946"/>
    <w:rsid w:val="00712F9D"/>
    <w:rsid w:val="00717EEF"/>
    <w:rsid w:val="00724F2A"/>
    <w:rsid w:val="007260D1"/>
    <w:rsid w:val="007261D5"/>
    <w:rsid w:val="00727C47"/>
    <w:rsid w:val="00727DD6"/>
    <w:rsid w:val="00727EBB"/>
    <w:rsid w:val="007301F4"/>
    <w:rsid w:val="0073083E"/>
    <w:rsid w:val="007343B8"/>
    <w:rsid w:val="0073581E"/>
    <w:rsid w:val="0073744C"/>
    <w:rsid w:val="00737B5F"/>
    <w:rsid w:val="00741AC0"/>
    <w:rsid w:val="0074446D"/>
    <w:rsid w:val="007451EF"/>
    <w:rsid w:val="00746A13"/>
    <w:rsid w:val="0075009D"/>
    <w:rsid w:val="00752F32"/>
    <w:rsid w:val="00753501"/>
    <w:rsid w:val="007536A9"/>
    <w:rsid w:val="0075411A"/>
    <w:rsid w:val="00756CF1"/>
    <w:rsid w:val="0076050B"/>
    <w:rsid w:val="007623E3"/>
    <w:rsid w:val="007637AF"/>
    <w:rsid w:val="00764E09"/>
    <w:rsid w:val="00766057"/>
    <w:rsid w:val="00772A1A"/>
    <w:rsid w:val="00774090"/>
    <w:rsid w:val="00774C29"/>
    <w:rsid w:val="007758D3"/>
    <w:rsid w:val="0077600E"/>
    <w:rsid w:val="007776B0"/>
    <w:rsid w:val="007807D7"/>
    <w:rsid w:val="007807DC"/>
    <w:rsid w:val="00782577"/>
    <w:rsid w:val="00784DC8"/>
    <w:rsid w:val="007851C7"/>
    <w:rsid w:val="00785A51"/>
    <w:rsid w:val="00787946"/>
    <w:rsid w:val="0079144A"/>
    <w:rsid w:val="0079338F"/>
    <w:rsid w:val="00793E8E"/>
    <w:rsid w:val="00794806"/>
    <w:rsid w:val="00794916"/>
    <w:rsid w:val="0079710F"/>
    <w:rsid w:val="007A0F4D"/>
    <w:rsid w:val="007A14E2"/>
    <w:rsid w:val="007A19E1"/>
    <w:rsid w:val="007A29E0"/>
    <w:rsid w:val="007A3B3E"/>
    <w:rsid w:val="007A6F3A"/>
    <w:rsid w:val="007B1FAA"/>
    <w:rsid w:val="007B5B14"/>
    <w:rsid w:val="007B6839"/>
    <w:rsid w:val="007C1DCB"/>
    <w:rsid w:val="007C52B2"/>
    <w:rsid w:val="007C5F4B"/>
    <w:rsid w:val="007C6197"/>
    <w:rsid w:val="007C7D93"/>
    <w:rsid w:val="007D081F"/>
    <w:rsid w:val="007D20A6"/>
    <w:rsid w:val="007D2B04"/>
    <w:rsid w:val="007D43FD"/>
    <w:rsid w:val="007D4D84"/>
    <w:rsid w:val="007D57A3"/>
    <w:rsid w:val="007E2619"/>
    <w:rsid w:val="007E4D39"/>
    <w:rsid w:val="007E52C6"/>
    <w:rsid w:val="007F1800"/>
    <w:rsid w:val="007F3A9B"/>
    <w:rsid w:val="007F3BD7"/>
    <w:rsid w:val="007F3E10"/>
    <w:rsid w:val="007F41E2"/>
    <w:rsid w:val="007F4F99"/>
    <w:rsid w:val="007F5A6E"/>
    <w:rsid w:val="007F5FC3"/>
    <w:rsid w:val="00800161"/>
    <w:rsid w:val="00800882"/>
    <w:rsid w:val="00803685"/>
    <w:rsid w:val="0080464E"/>
    <w:rsid w:val="008053DE"/>
    <w:rsid w:val="00807F62"/>
    <w:rsid w:val="008107BE"/>
    <w:rsid w:val="00812C72"/>
    <w:rsid w:val="00812D98"/>
    <w:rsid w:val="00814A23"/>
    <w:rsid w:val="00820F6A"/>
    <w:rsid w:val="00821589"/>
    <w:rsid w:val="0082423D"/>
    <w:rsid w:val="0082461B"/>
    <w:rsid w:val="0082467D"/>
    <w:rsid w:val="008247CA"/>
    <w:rsid w:val="008306A6"/>
    <w:rsid w:val="008306C4"/>
    <w:rsid w:val="00831FCC"/>
    <w:rsid w:val="00833596"/>
    <w:rsid w:val="008335AE"/>
    <w:rsid w:val="008343DD"/>
    <w:rsid w:val="0083463B"/>
    <w:rsid w:val="00835003"/>
    <w:rsid w:val="00837738"/>
    <w:rsid w:val="008401CA"/>
    <w:rsid w:val="008422BB"/>
    <w:rsid w:val="00843AA7"/>
    <w:rsid w:val="008442C0"/>
    <w:rsid w:val="00845754"/>
    <w:rsid w:val="008465E3"/>
    <w:rsid w:val="00847A45"/>
    <w:rsid w:val="0085030F"/>
    <w:rsid w:val="00850872"/>
    <w:rsid w:val="00853938"/>
    <w:rsid w:val="00853F95"/>
    <w:rsid w:val="00855FEF"/>
    <w:rsid w:val="00864621"/>
    <w:rsid w:val="008655A3"/>
    <w:rsid w:val="00866467"/>
    <w:rsid w:val="00866B4F"/>
    <w:rsid w:val="00873148"/>
    <w:rsid w:val="0088138A"/>
    <w:rsid w:val="00882024"/>
    <w:rsid w:val="00882128"/>
    <w:rsid w:val="00882AD5"/>
    <w:rsid w:val="00882EE4"/>
    <w:rsid w:val="00884B84"/>
    <w:rsid w:val="00884E58"/>
    <w:rsid w:val="00885960"/>
    <w:rsid w:val="00885FB3"/>
    <w:rsid w:val="00886250"/>
    <w:rsid w:val="008875E3"/>
    <w:rsid w:val="008903CA"/>
    <w:rsid w:val="0089245A"/>
    <w:rsid w:val="00894D28"/>
    <w:rsid w:val="00895E62"/>
    <w:rsid w:val="00896BB2"/>
    <w:rsid w:val="0089744A"/>
    <w:rsid w:val="008A6323"/>
    <w:rsid w:val="008B2A1D"/>
    <w:rsid w:val="008B3BA0"/>
    <w:rsid w:val="008B4CB9"/>
    <w:rsid w:val="008B6D20"/>
    <w:rsid w:val="008C07E3"/>
    <w:rsid w:val="008C1685"/>
    <w:rsid w:val="008C252F"/>
    <w:rsid w:val="008C2814"/>
    <w:rsid w:val="008C2F22"/>
    <w:rsid w:val="008C30C7"/>
    <w:rsid w:val="008C3777"/>
    <w:rsid w:val="008C6C2D"/>
    <w:rsid w:val="008C6CB2"/>
    <w:rsid w:val="008D0F84"/>
    <w:rsid w:val="008D2D87"/>
    <w:rsid w:val="008D49A3"/>
    <w:rsid w:val="008D4B3B"/>
    <w:rsid w:val="008D4FF7"/>
    <w:rsid w:val="008D6AD5"/>
    <w:rsid w:val="008E2D53"/>
    <w:rsid w:val="008E49D7"/>
    <w:rsid w:val="008E78BC"/>
    <w:rsid w:val="008F2E83"/>
    <w:rsid w:val="008F334F"/>
    <w:rsid w:val="008F407D"/>
    <w:rsid w:val="008F47A2"/>
    <w:rsid w:val="008F4B18"/>
    <w:rsid w:val="00900D9C"/>
    <w:rsid w:val="009010A6"/>
    <w:rsid w:val="0090470B"/>
    <w:rsid w:val="00906B8F"/>
    <w:rsid w:val="00906BC6"/>
    <w:rsid w:val="00906ED1"/>
    <w:rsid w:val="00912FC6"/>
    <w:rsid w:val="00913EB3"/>
    <w:rsid w:val="00915371"/>
    <w:rsid w:val="00917E13"/>
    <w:rsid w:val="00920A1C"/>
    <w:rsid w:val="00920FBF"/>
    <w:rsid w:val="00923AA5"/>
    <w:rsid w:val="00923D5A"/>
    <w:rsid w:val="00924F11"/>
    <w:rsid w:val="00925EA9"/>
    <w:rsid w:val="00932D4F"/>
    <w:rsid w:val="009440A5"/>
    <w:rsid w:val="009444B8"/>
    <w:rsid w:val="0094562F"/>
    <w:rsid w:val="0094588A"/>
    <w:rsid w:val="00945E51"/>
    <w:rsid w:val="00947C89"/>
    <w:rsid w:val="009513BD"/>
    <w:rsid w:val="00952162"/>
    <w:rsid w:val="00952A15"/>
    <w:rsid w:val="00953929"/>
    <w:rsid w:val="009546CB"/>
    <w:rsid w:val="009560C9"/>
    <w:rsid w:val="009604A4"/>
    <w:rsid w:val="00960A80"/>
    <w:rsid w:val="0096242D"/>
    <w:rsid w:val="00963030"/>
    <w:rsid w:val="00967721"/>
    <w:rsid w:val="00967AA2"/>
    <w:rsid w:val="00970DB3"/>
    <w:rsid w:val="00971C85"/>
    <w:rsid w:val="00971E34"/>
    <w:rsid w:val="00974FD5"/>
    <w:rsid w:val="00976C1F"/>
    <w:rsid w:val="00977D39"/>
    <w:rsid w:val="009909E5"/>
    <w:rsid w:val="00994380"/>
    <w:rsid w:val="00994F93"/>
    <w:rsid w:val="00996CDA"/>
    <w:rsid w:val="0099765A"/>
    <w:rsid w:val="009A001F"/>
    <w:rsid w:val="009A14ED"/>
    <w:rsid w:val="009A20AF"/>
    <w:rsid w:val="009A3429"/>
    <w:rsid w:val="009A47CF"/>
    <w:rsid w:val="009A6840"/>
    <w:rsid w:val="009B03B2"/>
    <w:rsid w:val="009B0499"/>
    <w:rsid w:val="009B287A"/>
    <w:rsid w:val="009B6300"/>
    <w:rsid w:val="009C0583"/>
    <w:rsid w:val="009C102A"/>
    <w:rsid w:val="009C413C"/>
    <w:rsid w:val="009C4F97"/>
    <w:rsid w:val="009C787B"/>
    <w:rsid w:val="009C7EC7"/>
    <w:rsid w:val="009D22CC"/>
    <w:rsid w:val="009D3BD9"/>
    <w:rsid w:val="009D47FC"/>
    <w:rsid w:val="009D4DD3"/>
    <w:rsid w:val="009D7DEC"/>
    <w:rsid w:val="009E21F1"/>
    <w:rsid w:val="009E2543"/>
    <w:rsid w:val="009E2805"/>
    <w:rsid w:val="009E3B28"/>
    <w:rsid w:val="009E5ECA"/>
    <w:rsid w:val="009E63D2"/>
    <w:rsid w:val="009E6489"/>
    <w:rsid w:val="009E6A2C"/>
    <w:rsid w:val="009F22D8"/>
    <w:rsid w:val="009F2FA3"/>
    <w:rsid w:val="009F7C42"/>
    <w:rsid w:val="00A00466"/>
    <w:rsid w:val="00A01396"/>
    <w:rsid w:val="00A02D66"/>
    <w:rsid w:val="00A0718F"/>
    <w:rsid w:val="00A07C06"/>
    <w:rsid w:val="00A11A0B"/>
    <w:rsid w:val="00A12995"/>
    <w:rsid w:val="00A12E3A"/>
    <w:rsid w:val="00A16100"/>
    <w:rsid w:val="00A20865"/>
    <w:rsid w:val="00A20BFD"/>
    <w:rsid w:val="00A2219C"/>
    <w:rsid w:val="00A22AC3"/>
    <w:rsid w:val="00A23767"/>
    <w:rsid w:val="00A24C2E"/>
    <w:rsid w:val="00A26F44"/>
    <w:rsid w:val="00A3109F"/>
    <w:rsid w:val="00A31C0D"/>
    <w:rsid w:val="00A31CA6"/>
    <w:rsid w:val="00A35254"/>
    <w:rsid w:val="00A3758C"/>
    <w:rsid w:val="00A4169F"/>
    <w:rsid w:val="00A42260"/>
    <w:rsid w:val="00A42709"/>
    <w:rsid w:val="00A4494D"/>
    <w:rsid w:val="00A47A2E"/>
    <w:rsid w:val="00A51504"/>
    <w:rsid w:val="00A5213A"/>
    <w:rsid w:val="00A52CAF"/>
    <w:rsid w:val="00A52D03"/>
    <w:rsid w:val="00A52E9B"/>
    <w:rsid w:val="00A54F49"/>
    <w:rsid w:val="00A550C8"/>
    <w:rsid w:val="00A55A54"/>
    <w:rsid w:val="00A64228"/>
    <w:rsid w:val="00A66A96"/>
    <w:rsid w:val="00A67D88"/>
    <w:rsid w:val="00A703A0"/>
    <w:rsid w:val="00A722B3"/>
    <w:rsid w:val="00A72944"/>
    <w:rsid w:val="00A81FBA"/>
    <w:rsid w:val="00A82C2B"/>
    <w:rsid w:val="00A83DB2"/>
    <w:rsid w:val="00A85593"/>
    <w:rsid w:val="00A86821"/>
    <w:rsid w:val="00A90E43"/>
    <w:rsid w:val="00A9227D"/>
    <w:rsid w:val="00A92622"/>
    <w:rsid w:val="00A947DF"/>
    <w:rsid w:val="00A954C8"/>
    <w:rsid w:val="00A9578D"/>
    <w:rsid w:val="00A97B9D"/>
    <w:rsid w:val="00AA03F9"/>
    <w:rsid w:val="00AA223F"/>
    <w:rsid w:val="00AA38C3"/>
    <w:rsid w:val="00AA460C"/>
    <w:rsid w:val="00AA5341"/>
    <w:rsid w:val="00AB08D5"/>
    <w:rsid w:val="00AB0AC2"/>
    <w:rsid w:val="00AB0D7B"/>
    <w:rsid w:val="00AB4453"/>
    <w:rsid w:val="00AB485E"/>
    <w:rsid w:val="00AC018F"/>
    <w:rsid w:val="00AC1693"/>
    <w:rsid w:val="00AC1BEA"/>
    <w:rsid w:val="00AC6659"/>
    <w:rsid w:val="00AC6DA9"/>
    <w:rsid w:val="00AC7658"/>
    <w:rsid w:val="00AC7932"/>
    <w:rsid w:val="00AC7B1C"/>
    <w:rsid w:val="00AC7B93"/>
    <w:rsid w:val="00AD0AD6"/>
    <w:rsid w:val="00AD2079"/>
    <w:rsid w:val="00AD2B0E"/>
    <w:rsid w:val="00AD2F29"/>
    <w:rsid w:val="00AD69B6"/>
    <w:rsid w:val="00AD7AA3"/>
    <w:rsid w:val="00AE09E9"/>
    <w:rsid w:val="00AE2A5A"/>
    <w:rsid w:val="00AE68F7"/>
    <w:rsid w:val="00AE6A9A"/>
    <w:rsid w:val="00AE6E3F"/>
    <w:rsid w:val="00AE7643"/>
    <w:rsid w:val="00AE7703"/>
    <w:rsid w:val="00AF10BA"/>
    <w:rsid w:val="00AF1A7E"/>
    <w:rsid w:val="00AF1AA0"/>
    <w:rsid w:val="00AF30B8"/>
    <w:rsid w:val="00AF333C"/>
    <w:rsid w:val="00AF498E"/>
    <w:rsid w:val="00AF4C4F"/>
    <w:rsid w:val="00AF4E9E"/>
    <w:rsid w:val="00AF7319"/>
    <w:rsid w:val="00B006FD"/>
    <w:rsid w:val="00B00862"/>
    <w:rsid w:val="00B009C7"/>
    <w:rsid w:val="00B0244E"/>
    <w:rsid w:val="00B05796"/>
    <w:rsid w:val="00B06606"/>
    <w:rsid w:val="00B115EA"/>
    <w:rsid w:val="00B12A8A"/>
    <w:rsid w:val="00B15233"/>
    <w:rsid w:val="00B17176"/>
    <w:rsid w:val="00B17ECC"/>
    <w:rsid w:val="00B216A1"/>
    <w:rsid w:val="00B2673F"/>
    <w:rsid w:val="00B31397"/>
    <w:rsid w:val="00B352B9"/>
    <w:rsid w:val="00B35BDD"/>
    <w:rsid w:val="00B37A91"/>
    <w:rsid w:val="00B37CBC"/>
    <w:rsid w:val="00B416C0"/>
    <w:rsid w:val="00B41E12"/>
    <w:rsid w:val="00B42FC7"/>
    <w:rsid w:val="00B433D2"/>
    <w:rsid w:val="00B4579E"/>
    <w:rsid w:val="00B513D4"/>
    <w:rsid w:val="00B54B65"/>
    <w:rsid w:val="00B55B4C"/>
    <w:rsid w:val="00B562DF"/>
    <w:rsid w:val="00B56D57"/>
    <w:rsid w:val="00B61EFA"/>
    <w:rsid w:val="00B6277D"/>
    <w:rsid w:val="00B62BA6"/>
    <w:rsid w:val="00B632F3"/>
    <w:rsid w:val="00B667EE"/>
    <w:rsid w:val="00B70123"/>
    <w:rsid w:val="00B72280"/>
    <w:rsid w:val="00B733CE"/>
    <w:rsid w:val="00B73A0F"/>
    <w:rsid w:val="00B75504"/>
    <w:rsid w:val="00B75E3F"/>
    <w:rsid w:val="00B771FB"/>
    <w:rsid w:val="00B8064D"/>
    <w:rsid w:val="00B8138A"/>
    <w:rsid w:val="00B83827"/>
    <w:rsid w:val="00B85773"/>
    <w:rsid w:val="00B86444"/>
    <w:rsid w:val="00B90159"/>
    <w:rsid w:val="00B90905"/>
    <w:rsid w:val="00B91323"/>
    <w:rsid w:val="00B91616"/>
    <w:rsid w:val="00B92410"/>
    <w:rsid w:val="00B9450A"/>
    <w:rsid w:val="00B94741"/>
    <w:rsid w:val="00B96299"/>
    <w:rsid w:val="00B96668"/>
    <w:rsid w:val="00B96AEE"/>
    <w:rsid w:val="00BA2146"/>
    <w:rsid w:val="00BA3FCB"/>
    <w:rsid w:val="00BA54AF"/>
    <w:rsid w:val="00BB25DF"/>
    <w:rsid w:val="00BB5005"/>
    <w:rsid w:val="00BB5742"/>
    <w:rsid w:val="00BB6EEC"/>
    <w:rsid w:val="00BB6EEE"/>
    <w:rsid w:val="00BC00EE"/>
    <w:rsid w:val="00BC3B0C"/>
    <w:rsid w:val="00BC6353"/>
    <w:rsid w:val="00BC740E"/>
    <w:rsid w:val="00BC76A5"/>
    <w:rsid w:val="00BD0581"/>
    <w:rsid w:val="00BD141C"/>
    <w:rsid w:val="00BD259B"/>
    <w:rsid w:val="00BD2C31"/>
    <w:rsid w:val="00BD476C"/>
    <w:rsid w:val="00BE165B"/>
    <w:rsid w:val="00BE493A"/>
    <w:rsid w:val="00BE59B8"/>
    <w:rsid w:val="00BE63FA"/>
    <w:rsid w:val="00BE6523"/>
    <w:rsid w:val="00BF02DA"/>
    <w:rsid w:val="00BF0B92"/>
    <w:rsid w:val="00BF0D24"/>
    <w:rsid w:val="00BF13A8"/>
    <w:rsid w:val="00BF2F19"/>
    <w:rsid w:val="00BF3BCB"/>
    <w:rsid w:val="00BF4D70"/>
    <w:rsid w:val="00BF5D4A"/>
    <w:rsid w:val="00BF5F54"/>
    <w:rsid w:val="00BF7D0D"/>
    <w:rsid w:val="00C033A0"/>
    <w:rsid w:val="00C0431B"/>
    <w:rsid w:val="00C04502"/>
    <w:rsid w:val="00C04BA4"/>
    <w:rsid w:val="00C063C2"/>
    <w:rsid w:val="00C06765"/>
    <w:rsid w:val="00C07BEF"/>
    <w:rsid w:val="00C112F8"/>
    <w:rsid w:val="00C12B9C"/>
    <w:rsid w:val="00C15719"/>
    <w:rsid w:val="00C15DBB"/>
    <w:rsid w:val="00C234E0"/>
    <w:rsid w:val="00C246EF"/>
    <w:rsid w:val="00C24DAB"/>
    <w:rsid w:val="00C25CEE"/>
    <w:rsid w:val="00C2681E"/>
    <w:rsid w:val="00C26DED"/>
    <w:rsid w:val="00C302A3"/>
    <w:rsid w:val="00C3192B"/>
    <w:rsid w:val="00C31D5F"/>
    <w:rsid w:val="00C33C73"/>
    <w:rsid w:val="00C342FA"/>
    <w:rsid w:val="00C3593C"/>
    <w:rsid w:val="00C36A7F"/>
    <w:rsid w:val="00C432B7"/>
    <w:rsid w:val="00C437F0"/>
    <w:rsid w:val="00C4381F"/>
    <w:rsid w:val="00C47456"/>
    <w:rsid w:val="00C47755"/>
    <w:rsid w:val="00C53830"/>
    <w:rsid w:val="00C542FB"/>
    <w:rsid w:val="00C55E9E"/>
    <w:rsid w:val="00C57EE5"/>
    <w:rsid w:val="00C603F6"/>
    <w:rsid w:val="00C606C4"/>
    <w:rsid w:val="00C61705"/>
    <w:rsid w:val="00C64207"/>
    <w:rsid w:val="00C6604F"/>
    <w:rsid w:val="00C70829"/>
    <w:rsid w:val="00C7194F"/>
    <w:rsid w:val="00C71BD5"/>
    <w:rsid w:val="00C71D0B"/>
    <w:rsid w:val="00C71D34"/>
    <w:rsid w:val="00C72839"/>
    <w:rsid w:val="00C72BF6"/>
    <w:rsid w:val="00C7539A"/>
    <w:rsid w:val="00C779A1"/>
    <w:rsid w:val="00C77BD2"/>
    <w:rsid w:val="00C80AD9"/>
    <w:rsid w:val="00C81A21"/>
    <w:rsid w:val="00C81FC5"/>
    <w:rsid w:val="00C865B5"/>
    <w:rsid w:val="00C8662C"/>
    <w:rsid w:val="00C90839"/>
    <w:rsid w:val="00C92194"/>
    <w:rsid w:val="00C921F4"/>
    <w:rsid w:val="00C93463"/>
    <w:rsid w:val="00C96C43"/>
    <w:rsid w:val="00C979C8"/>
    <w:rsid w:val="00CA5C98"/>
    <w:rsid w:val="00CB04BE"/>
    <w:rsid w:val="00CB1740"/>
    <w:rsid w:val="00CB3222"/>
    <w:rsid w:val="00CB3D0C"/>
    <w:rsid w:val="00CB5206"/>
    <w:rsid w:val="00CB70BF"/>
    <w:rsid w:val="00CB765F"/>
    <w:rsid w:val="00CC06C4"/>
    <w:rsid w:val="00CC08A9"/>
    <w:rsid w:val="00CC0DBA"/>
    <w:rsid w:val="00CC3AEC"/>
    <w:rsid w:val="00CC524A"/>
    <w:rsid w:val="00CC7011"/>
    <w:rsid w:val="00CC763D"/>
    <w:rsid w:val="00CD34B3"/>
    <w:rsid w:val="00CD412D"/>
    <w:rsid w:val="00CD4EB5"/>
    <w:rsid w:val="00CD531E"/>
    <w:rsid w:val="00CD6F3A"/>
    <w:rsid w:val="00CE06BE"/>
    <w:rsid w:val="00CE0BD1"/>
    <w:rsid w:val="00CE1367"/>
    <w:rsid w:val="00CE1BB5"/>
    <w:rsid w:val="00CE2915"/>
    <w:rsid w:val="00CE3810"/>
    <w:rsid w:val="00CE5149"/>
    <w:rsid w:val="00CE5C70"/>
    <w:rsid w:val="00CE611F"/>
    <w:rsid w:val="00CF00FB"/>
    <w:rsid w:val="00CF0242"/>
    <w:rsid w:val="00CF0BD5"/>
    <w:rsid w:val="00CF23AE"/>
    <w:rsid w:val="00CF49C8"/>
    <w:rsid w:val="00CF4A33"/>
    <w:rsid w:val="00D00A06"/>
    <w:rsid w:val="00D00E13"/>
    <w:rsid w:val="00D10A6C"/>
    <w:rsid w:val="00D1176D"/>
    <w:rsid w:val="00D12F0E"/>
    <w:rsid w:val="00D13D9B"/>
    <w:rsid w:val="00D205FD"/>
    <w:rsid w:val="00D20F5D"/>
    <w:rsid w:val="00D227F3"/>
    <w:rsid w:val="00D22B3F"/>
    <w:rsid w:val="00D22DFB"/>
    <w:rsid w:val="00D23F64"/>
    <w:rsid w:val="00D245A3"/>
    <w:rsid w:val="00D257FF"/>
    <w:rsid w:val="00D25EC0"/>
    <w:rsid w:val="00D27FFA"/>
    <w:rsid w:val="00D318F4"/>
    <w:rsid w:val="00D347DA"/>
    <w:rsid w:val="00D3491D"/>
    <w:rsid w:val="00D363F7"/>
    <w:rsid w:val="00D3710B"/>
    <w:rsid w:val="00D37243"/>
    <w:rsid w:val="00D40826"/>
    <w:rsid w:val="00D462A3"/>
    <w:rsid w:val="00D46E4C"/>
    <w:rsid w:val="00D52352"/>
    <w:rsid w:val="00D53580"/>
    <w:rsid w:val="00D53D2F"/>
    <w:rsid w:val="00D600D1"/>
    <w:rsid w:val="00D625DB"/>
    <w:rsid w:val="00D63D1B"/>
    <w:rsid w:val="00D64680"/>
    <w:rsid w:val="00D67234"/>
    <w:rsid w:val="00D67D7A"/>
    <w:rsid w:val="00D71DC1"/>
    <w:rsid w:val="00D729CC"/>
    <w:rsid w:val="00D77720"/>
    <w:rsid w:val="00D802E9"/>
    <w:rsid w:val="00D83154"/>
    <w:rsid w:val="00D834BF"/>
    <w:rsid w:val="00D83E55"/>
    <w:rsid w:val="00D86E61"/>
    <w:rsid w:val="00D87724"/>
    <w:rsid w:val="00D879EA"/>
    <w:rsid w:val="00D91E61"/>
    <w:rsid w:val="00D92EAF"/>
    <w:rsid w:val="00D95791"/>
    <w:rsid w:val="00D97320"/>
    <w:rsid w:val="00DA0B1D"/>
    <w:rsid w:val="00DA2607"/>
    <w:rsid w:val="00DA62A3"/>
    <w:rsid w:val="00DA72A4"/>
    <w:rsid w:val="00DA747D"/>
    <w:rsid w:val="00DA7750"/>
    <w:rsid w:val="00DB0463"/>
    <w:rsid w:val="00DB1C7C"/>
    <w:rsid w:val="00DB3E67"/>
    <w:rsid w:val="00DB6204"/>
    <w:rsid w:val="00DB6548"/>
    <w:rsid w:val="00DC6FB1"/>
    <w:rsid w:val="00DC70F6"/>
    <w:rsid w:val="00DC793A"/>
    <w:rsid w:val="00DC7C35"/>
    <w:rsid w:val="00DD02B5"/>
    <w:rsid w:val="00DD1AFE"/>
    <w:rsid w:val="00DD1E79"/>
    <w:rsid w:val="00DD5823"/>
    <w:rsid w:val="00DD5E4D"/>
    <w:rsid w:val="00DD7AB6"/>
    <w:rsid w:val="00DE3F30"/>
    <w:rsid w:val="00DE4FA9"/>
    <w:rsid w:val="00DF0D73"/>
    <w:rsid w:val="00DF1166"/>
    <w:rsid w:val="00DF19AC"/>
    <w:rsid w:val="00DF2741"/>
    <w:rsid w:val="00DF3114"/>
    <w:rsid w:val="00DF42E4"/>
    <w:rsid w:val="00DF4983"/>
    <w:rsid w:val="00DF51D7"/>
    <w:rsid w:val="00DF600C"/>
    <w:rsid w:val="00E04BFB"/>
    <w:rsid w:val="00E05B7A"/>
    <w:rsid w:val="00E05E7C"/>
    <w:rsid w:val="00E06CDD"/>
    <w:rsid w:val="00E126B3"/>
    <w:rsid w:val="00E16109"/>
    <w:rsid w:val="00E20C3F"/>
    <w:rsid w:val="00E21452"/>
    <w:rsid w:val="00E224C3"/>
    <w:rsid w:val="00E22A1B"/>
    <w:rsid w:val="00E232D9"/>
    <w:rsid w:val="00E24130"/>
    <w:rsid w:val="00E253DD"/>
    <w:rsid w:val="00E271FF"/>
    <w:rsid w:val="00E27DC2"/>
    <w:rsid w:val="00E30AED"/>
    <w:rsid w:val="00E36E14"/>
    <w:rsid w:val="00E374D5"/>
    <w:rsid w:val="00E402C8"/>
    <w:rsid w:val="00E4086F"/>
    <w:rsid w:val="00E41264"/>
    <w:rsid w:val="00E42766"/>
    <w:rsid w:val="00E44460"/>
    <w:rsid w:val="00E4463D"/>
    <w:rsid w:val="00E472B4"/>
    <w:rsid w:val="00E478A3"/>
    <w:rsid w:val="00E500F0"/>
    <w:rsid w:val="00E5221F"/>
    <w:rsid w:val="00E55C5C"/>
    <w:rsid w:val="00E56923"/>
    <w:rsid w:val="00E61E68"/>
    <w:rsid w:val="00E630B4"/>
    <w:rsid w:val="00E6497A"/>
    <w:rsid w:val="00E67BD3"/>
    <w:rsid w:val="00E71945"/>
    <w:rsid w:val="00E74720"/>
    <w:rsid w:val="00E771C6"/>
    <w:rsid w:val="00E80728"/>
    <w:rsid w:val="00E83B15"/>
    <w:rsid w:val="00E86895"/>
    <w:rsid w:val="00E868C2"/>
    <w:rsid w:val="00E875D1"/>
    <w:rsid w:val="00E87B1D"/>
    <w:rsid w:val="00E90A66"/>
    <w:rsid w:val="00E9394C"/>
    <w:rsid w:val="00E95542"/>
    <w:rsid w:val="00E962FF"/>
    <w:rsid w:val="00E96684"/>
    <w:rsid w:val="00EA09E0"/>
    <w:rsid w:val="00EA0BE6"/>
    <w:rsid w:val="00EA0DA2"/>
    <w:rsid w:val="00EA0FD3"/>
    <w:rsid w:val="00EA5A5C"/>
    <w:rsid w:val="00EA6628"/>
    <w:rsid w:val="00EA79E0"/>
    <w:rsid w:val="00EB029B"/>
    <w:rsid w:val="00EB3F89"/>
    <w:rsid w:val="00EB402B"/>
    <w:rsid w:val="00EB40B4"/>
    <w:rsid w:val="00EB5475"/>
    <w:rsid w:val="00EB5F3E"/>
    <w:rsid w:val="00EB665F"/>
    <w:rsid w:val="00EB7D7E"/>
    <w:rsid w:val="00EC2C54"/>
    <w:rsid w:val="00EC5613"/>
    <w:rsid w:val="00EC6EE1"/>
    <w:rsid w:val="00ED5166"/>
    <w:rsid w:val="00ED5403"/>
    <w:rsid w:val="00ED6680"/>
    <w:rsid w:val="00EE0869"/>
    <w:rsid w:val="00EE3A14"/>
    <w:rsid w:val="00EE5373"/>
    <w:rsid w:val="00EE559A"/>
    <w:rsid w:val="00EE76F7"/>
    <w:rsid w:val="00EF408F"/>
    <w:rsid w:val="00EF5BE3"/>
    <w:rsid w:val="00EF6A09"/>
    <w:rsid w:val="00EF7A79"/>
    <w:rsid w:val="00F01479"/>
    <w:rsid w:val="00F047B0"/>
    <w:rsid w:val="00F1000F"/>
    <w:rsid w:val="00F11EF0"/>
    <w:rsid w:val="00F13E46"/>
    <w:rsid w:val="00F14C88"/>
    <w:rsid w:val="00F23830"/>
    <w:rsid w:val="00F23C10"/>
    <w:rsid w:val="00F23EED"/>
    <w:rsid w:val="00F2435F"/>
    <w:rsid w:val="00F243CA"/>
    <w:rsid w:val="00F260A0"/>
    <w:rsid w:val="00F261F6"/>
    <w:rsid w:val="00F27113"/>
    <w:rsid w:val="00F2764A"/>
    <w:rsid w:val="00F30AE3"/>
    <w:rsid w:val="00F33016"/>
    <w:rsid w:val="00F33D11"/>
    <w:rsid w:val="00F34703"/>
    <w:rsid w:val="00F3649A"/>
    <w:rsid w:val="00F42758"/>
    <w:rsid w:val="00F427BA"/>
    <w:rsid w:val="00F45011"/>
    <w:rsid w:val="00F46F69"/>
    <w:rsid w:val="00F521DE"/>
    <w:rsid w:val="00F5285C"/>
    <w:rsid w:val="00F55EBC"/>
    <w:rsid w:val="00F567B2"/>
    <w:rsid w:val="00F57AFA"/>
    <w:rsid w:val="00F609D5"/>
    <w:rsid w:val="00F60CBE"/>
    <w:rsid w:val="00F62ED2"/>
    <w:rsid w:val="00F677DD"/>
    <w:rsid w:val="00F715D9"/>
    <w:rsid w:val="00F744AB"/>
    <w:rsid w:val="00F751E1"/>
    <w:rsid w:val="00F75641"/>
    <w:rsid w:val="00F828F3"/>
    <w:rsid w:val="00F82C42"/>
    <w:rsid w:val="00F854CB"/>
    <w:rsid w:val="00F86571"/>
    <w:rsid w:val="00F93322"/>
    <w:rsid w:val="00F94E53"/>
    <w:rsid w:val="00F96C54"/>
    <w:rsid w:val="00F974C1"/>
    <w:rsid w:val="00F97B21"/>
    <w:rsid w:val="00FA1B20"/>
    <w:rsid w:val="00FA29B9"/>
    <w:rsid w:val="00FA3835"/>
    <w:rsid w:val="00FA6CB1"/>
    <w:rsid w:val="00FA71F7"/>
    <w:rsid w:val="00FA7BEC"/>
    <w:rsid w:val="00FB0081"/>
    <w:rsid w:val="00FB5221"/>
    <w:rsid w:val="00FC0599"/>
    <w:rsid w:val="00FC0E10"/>
    <w:rsid w:val="00FC163C"/>
    <w:rsid w:val="00FC3031"/>
    <w:rsid w:val="00FC54B7"/>
    <w:rsid w:val="00FC63D5"/>
    <w:rsid w:val="00FC6CF9"/>
    <w:rsid w:val="00FC7646"/>
    <w:rsid w:val="00FD0A35"/>
    <w:rsid w:val="00FD1E1D"/>
    <w:rsid w:val="00FD4F0B"/>
    <w:rsid w:val="00FD5FB1"/>
    <w:rsid w:val="00FD6A4E"/>
    <w:rsid w:val="00FE0286"/>
    <w:rsid w:val="00FE09E8"/>
    <w:rsid w:val="00FE2805"/>
    <w:rsid w:val="00FE531C"/>
    <w:rsid w:val="00FE5CCB"/>
    <w:rsid w:val="00FE7C2F"/>
    <w:rsid w:val="00FF35F8"/>
    <w:rsid w:val="00FF463C"/>
    <w:rsid w:val="00FF62E2"/>
    <w:rsid w:val="00FF6CCF"/>
    <w:rsid w:val="00FF79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29583511"/>
  <w15:chartTrackingRefBased/>
  <w15:docId w15:val="{FC25D046-76F7-47D3-ADCC-C7D8E9406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66C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jx-char">
    <w:name w:val="mjx-char"/>
    <w:basedOn w:val="a0"/>
    <w:rsid w:val="00001045"/>
  </w:style>
  <w:style w:type="paragraph" w:styleId="a3">
    <w:name w:val="List Paragraph"/>
    <w:basedOn w:val="a"/>
    <w:uiPriority w:val="34"/>
    <w:qFormat/>
    <w:rsid w:val="00746A13"/>
    <w:pPr>
      <w:ind w:leftChars="400" w:left="840"/>
    </w:pPr>
  </w:style>
  <w:style w:type="paragraph" w:styleId="a4">
    <w:name w:val="header"/>
    <w:basedOn w:val="a"/>
    <w:link w:val="a5"/>
    <w:uiPriority w:val="99"/>
    <w:unhideWhenUsed/>
    <w:rsid w:val="002A4536"/>
    <w:pPr>
      <w:tabs>
        <w:tab w:val="center" w:pos="4252"/>
        <w:tab w:val="right" w:pos="8504"/>
      </w:tabs>
      <w:snapToGrid w:val="0"/>
    </w:pPr>
  </w:style>
  <w:style w:type="character" w:customStyle="1" w:styleId="a5">
    <w:name w:val="ヘッダー (文字)"/>
    <w:basedOn w:val="a0"/>
    <w:link w:val="a4"/>
    <w:uiPriority w:val="99"/>
    <w:rsid w:val="002A4536"/>
  </w:style>
  <w:style w:type="paragraph" w:styleId="a6">
    <w:name w:val="footer"/>
    <w:basedOn w:val="a"/>
    <w:link w:val="a7"/>
    <w:uiPriority w:val="99"/>
    <w:unhideWhenUsed/>
    <w:rsid w:val="002A4536"/>
    <w:pPr>
      <w:tabs>
        <w:tab w:val="center" w:pos="4252"/>
        <w:tab w:val="right" w:pos="8504"/>
      </w:tabs>
      <w:snapToGrid w:val="0"/>
    </w:pPr>
  </w:style>
  <w:style w:type="character" w:customStyle="1" w:styleId="a7">
    <w:name w:val="フッター (文字)"/>
    <w:basedOn w:val="a0"/>
    <w:link w:val="a6"/>
    <w:uiPriority w:val="99"/>
    <w:rsid w:val="002A4536"/>
  </w:style>
  <w:style w:type="paragraph" w:customStyle="1" w:styleId="EndNoteBibliographyTitle">
    <w:name w:val="EndNote Bibliography Title"/>
    <w:basedOn w:val="a"/>
    <w:link w:val="EndNoteBibliographyTitle0"/>
    <w:rsid w:val="00976C1F"/>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976C1F"/>
    <w:rPr>
      <w:rFonts w:ascii="游明朝" w:eastAsia="游明朝" w:hAnsi="游明朝"/>
      <w:noProof/>
      <w:sz w:val="20"/>
    </w:rPr>
  </w:style>
  <w:style w:type="paragraph" w:customStyle="1" w:styleId="EndNoteBibliography">
    <w:name w:val="EndNote Bibliography"/>
    <w:basedOn w:val="a"/>
    <w:link w:val="EndNoteBibliography0"/>
    <w:rsid w:val="00976C1F"/>
    <w:rPr>
      <w:rFonts w:ascii="游明朝" w:eastAsia="游明朝" w:hAnsi="游明朝"/>
      <w:noProof/>
      <w:sz w:val="20"/>
    </w:rPr>
  </w:style>
  <w:style w:type="character" w:customStyle="1" w:styleId="EndNoteBibliography0">
    <w:name w:val="EndNote Bibliography (文字)"/>
    <w:basedOn w:val="a0"/>
    <w:link w:val="EndNoteBibliography"/>
    <w:rsid w:val="00976C1F"/>
    <w:rPr>
      <w:rFonts w:ascii="游明朝" w:eastAsia="游明朝" w:hAnsi="游明朝"/>
      <w:noProof/>
      <w:sz w:val="20"/>
    </w:rPr>
  </w:style>
  <w:style w:type="character" w:styleId="a8">
    <w:name w:val="annotation reference"/>
    <w:basedOn w:val="a0"/>
    <w:uiPriority w:val="99"/>
    <w:semiHidden/>
    <w:unhideWhenUsed/>
    <w:rsid w:val="00906ED1"/>
    <w:rPr>
      <w:sz w:val="18"/>
      <w:szCs w:val="18"/>
    </w:rPr>
  </w:style>
  <w:style w:type="paragraph" w:styleId="a9">
    <w:name w:val="annotation text"/>
    <w:basedOn w:val="a"/>
    <w:link w:val="aa"/>
    <w:uiPriority w:val="99"/>
    <w:unhideWhenUsed/>
    <w:rsid w:val="00906ED1"/>
    <w:pPr>
      <w:jc w:val="left"/>
    </w:pPr>
  </w:style>
  <w:style w:type="character" w:customStyle="1" w:styleId="aa">
    <w:name w:val="コメント文字列 (文字)"/>
    <w:basedOn w:val="a0"/>
    <w:link w:val="a9"/>
    <w:uiPriority w:val="99"/>
    <w:rsid w:val="00906ED1"/>
  </w:style>
  <w:style w:type="paragraph" w:styleId="ab">
    <w:name w:val="annotation subject"/>
    <w:basedOn w:val="a9"/>
    <w:next w:val="a9"/>
    <w:link w:val="ac"/>
    <w:uiPriority w:val="99"/>
    <w:semiHidden/>
    <w:unhideWhenUsed/>
    <w:rsid w:val="00906ED1"/>
    <w:rPr>
      <w:b/>
      <w:bCs/>
    </w:rPr>
  </w:style>
  <w:style w:type="character" w:customStyle="1" w:styleId="ac">
    <w:name w:val="コメント内容 (文字)"/>
    <w:basedOn w:val="aa"/>
    <w:link w:val="ab"/>
    <w:uiPriority w:val="99"/>
    <w:semiHidden/>
    <w:rsid w:val="00906ED1"/>
    <w:rPr>
      <w:b/>
      <w:bCs/>
    </w:rPr>
  </w:style>
  <w:style w:type="paragraph" w:styleId="ad">
    <w:name w:val="Revision"/>
    <w:hidden/>
    <w:uiPriority w:val="99"/>
    <w:semiHidden/>
    <w:rsid w:val="005D466E"/>
  </w:style>
  <w:style w:type="character" w:styleId="ae">
    <w:name w:val="Hyperlink"/>
    <w:basedOn w:val="a0"/>
    <w:uiPriority w:val="99"/>
    <w:unhideWhenUsed/>
    <w:rsid w:val="00FD1E1D"/>
    <w:rPr>
      <w:color w:val="0563C1" w:themeColor="hyperlink"/>
      <w:u w:val="single"/>
    </w:rPr>
  </w:style>
  <w:style w:type="character" w:customStyle="1" w:styleId="1">
    <w:name w:val="未解決のメンション1"/>
    <w:basedOn w:val="a0"/>
    <w:uiPriority w:val="99"/>
    <w:semiHidden/>
    <w:unhideWhenUsed/>
    <w:rsid w:val="00FD1E1D"/>
    <w:rPr>
      <w:color w:val="605E5C"/>
      <w:shd w:val="clear" w:color="auto" w:fill="E1DFDD"/>
    </w:rPr>
  </w:style>
  <w:style w:type="character" w:styleId="af">
    <w:name w:val="Placeholder Text"/>
    <w:basedOn w:val="a0"/>
    <w:uiPriority w:val="99"/>
    <w:semiHidden/>
    <w:rsid w:val="00485B56"/>
    <w:rPr>
      <w:color w:val="808080"/>
    </w:rPr>
  </w:style>
  <w:style w:type="paragraph" w:styleId="Web">
    <w:name w:val="Normal (Web)"/>
    <w:basedOn w:val="a"/>
    <w:uiPriority w:val="99"/>
    <w:semiHidden/>
    <w:unhideWhenUsed/>
    <w:rsid w:val="00B96668"/>
    <w:rPr>
      <w:rFonts w:ascii="Times New Roman" w:hAnsi="Times New Roman" w:cs="Times New Roman"/>
      <w:sz w:val="24"/>
      <w:szCs w:val="24"/>
    </w:rPr>
  </w:style>
  <w:style w:type="character" w:styleId="af0">
    <w:name w:val="FollowedHyperlink"/>
    <w:basedOn w:val="a0"/>
    <w:uiPriority w:val="99"/>
    <w:semiHidden/>
    <w:unhideWhenUsed/>
    <w:rsid w:val="002F7A5B"/>
    <w:rPr>
      <w:color w:val="954F72" w:themeColor="followedHyperlink"/>
      <w:u w:val="single"/>
    </w:rPr>
  </w:style>
  <w:style w:type="paragraph" w:styleId="af1">
    <w:name w:val="Balloon Text"/>
    <w:basedOn w:val="a"/>
    <w:link w:val="af2"/>
    <w:uiPriority w:val="99"/>
    <w:semiHidden/>
    <w:unhideWhenUsed/>
    <w:rsid w:val="003B2C16"/>
    <w:rPr>
      <w:rFonts w:ascii="Segoe UI" w:hAnsi="Segoe UI" w:cs="Segoe UI"/>
      <w:sz w:val="18"/>
      <w:szCs w:val="18"/>
    </w:rPr>
  </w:style>
  <w:style w:type="character" w:customStyle="1" w:styleId="af2">
    <w:name w:val="吹き出し (文字)"/>
    <w:basedOn w:val="a0"/>
    <w:link w:val="af1"/>
    <w:uiPriority w:val="99"/>
    <w:semiHidden/>
    <w:rsid w:val="003B2C16"/>
    <w:rPr>
      <w:rFonts w:ascii="Segoe UI" w:hAnsi="Segoe UI" w:cs="Segoe UI"/>
      <w:sz w:val="18"/>
      <w:szCs w:val="18"/>
    </w:rPr>
  </w:style>
  <w:style w:type="character" w:styleId="af3">
    <w:name w:val="Unresolved Mention"/>
    <w:basedOn w:val="a0"/>
    <w:uiPriority w:val="99"/>
    <w:semiHidden/>
    <w:unhideWhenUsed/>
    <w:rsid w:val="0073083E"/>
    <w:rPr>
      <w:color w:val="605E5C"/>
      <w:shd w:val="clear" w:color="auto" w:fill="E1DFDD"/>
    </w:rPr>
  </w:style>
  <w:style w:type="paragraph" w:styleId="af4">
    <w:name w:val="Date"/>
    <w:basedOn w:val="a"/>
    <w:next w:val="a"/>
    <w:link w:val="af5"/>
    <w:uiPriority w:val="99"/>
    <w:semiHidden/>
    <w:unhideWhenUsed/>
    <w:rsid w:val="00F260A0"/>
  </w:style>
  <w:style w:type="character" w:customStyle="1" w:styleId="af5">
    <w:name w:val="日付 (文字)"/>
    <w:basedOn w:val="a0"/>
    <w:link w:val="af4"/>
    <w:uiPriority w:val="99"/>
    <w:semiHidden/>
    <w:rsid w:val="00F260A0"/>
  </w:style>
  <w:style w:type="character" w:customStyle="1" w:styleId="fadeinm1hgl8">
    <w:name w:val="_fadein_m1hgl_8"/>
    <w:basedOn w:val="a0"/>
    <w:rsid w:val="00F260A0"/>
  </w:style>
  <w:style w:type="character" w:customStyle="1" w:styleId="inline-formula">
    <w:name w:val="inline-formula"/>
    <w:basedOn w:val="a0"/>
    <w:rsid w:val="00F260A0"/>
  </w:style>
  <w:style w:type="character" w:styleId="af6">
    <w:name w:val="Emphasis"/>
    <w:basedOn w:val="a0"/>
    <w:uiPriority w:val="20"/>
    <w:qFormat/>
    <w:rsid w:val="00F260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33E93-4933-4CF9-ABF7-5B49F3BEB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2555</Words>
  <Characters>1456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伊藤　一真</dc:creator>
  <cp:lastModifiedBy>伊藤　一真</cp:lastModifiedBy>
  <cp:revision>26</cp:revision>
  <dcterms:created xsi:type="dcterms:W3CDTF">2025-06-25T06:22:00Z</dcterms:created>
  <dcterms:modified xsi:type="dcterms:W3CDTF">2025-06-26T02:01:00Z</dcterms:modified>
</cp:coreProperties>
</file>